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53A1C4" w14:textId="0AB07931" w:rsidR="007552D7" w:rsidRDefault="00247EBD" w:rsidP="003239C5">
      <w:pPr>
        <w:pStyle w:val="Title"/>
        <w:jc w:val="center"/>
      </w:pPr>
      <w:bookmarkStart w:id="0" w:name="_GoBack"/>
      <w:r>
        <w:t>Adding</w:t>
      </w:r>
      <w:r w:rsidR="008933DD">
        <w:t xml:space="preserve"> CD4 data to </w:t>
      </w:r>
      <w:r w:rsidR="003239C5">
        <w:t xml:space="preserve">the </w:t>
      </w:r>
      <w:r w:rsidR="008933DD">
        <w:t xml:space="preserve">testing history </w:t>
      </w:r>
      <w:r w:rsidR="00EC7BB7">
        <w:t>method</w:t>
      </w:r>
    </w:p>
    <w:p w14:paraId="5F71DA75" w14:textId="77777777" w:rsidR="008933DD" w:rsidRDefault="008933DD" w:rsidP="008933DD">
      <w:pPr>
        <w:pStyle w:val="Heading1"/>
      </w:pPr>
      <w:r>
        <w:t>Goal</w:t>
      </w:r>
    </w:p>
    <w:p w14:paraId="2DD696E4" w14:textId="0AB8254A" w:rsidR="008933DD" w:rsidRDefault="008933DD" w:rsidP="008933DD">
      <w:r>
        <w:t xml:space="preserve">To increase the precision of undiagnosed estimates by using CD4 </w:t>
      </w:r>
      <w:r w:rsidR="00847F4B">
        <w:t xml:space="preserve">counts </w:t>
      </w:r>
      <w:r>
        <w:t xml:space="preserve">to </w:t>
      </w:r>
      <w:r w:rsidR="00847F4B">
        <w:t>inform</w:t>
      </w:r>
      <w:r w:rsidR="00AE5886">
        <w:t xml:space="preserve"> the probability of infection within </w:t>
      </w:r>
      <w:r w:rsidR="00847F4B">
        <w:t>the possible infection window</w:t>
      </w:r>
      <w:r>
        <w:t>.</w:t>
      </w:r>
    </w:p>
    <w:p w14:paraId="1C67813F" w14:textId="77777777" w:rsidR="008933DD" w:rsidRDefault="008933DD" w:rsidP="008933DD">
      <w:pPr>
        <w:pStyle w:val="Heading1"/>
      </w:pPr>
      <w:r>
        <w:t>Background</w:t>
      </w:r>
    </w:p>
    <w:p w14:paraId="74F22BCE" w14:textId="0EB62394" w:rsidR="00664616" w:rsidRDefault="008933DD" w:rsidP="008933DD">
      <w:r>
        <w:t xml:space="preserve">Currently, the testing history method </w:t>
      </w:r>
      <w:r w:rsidR="00D26641">
        <w:t>has</w:t>
      </w:r>
      <w:r>
        <w:t xml:space="preserve"> long infection windows for 1) cases reporting never having had a negative test and 2) cases reporting a long infection window, i.e. a last negative test (LNT) </w:t>
      </w:r>
      <w:r w:rsidR="00C63658">
        <w:t>may years prior to</w:t>
      </w:r>
      <w:r>
        <w:t xml:space="preserve"> diagnosis.  </w:t>
      </w:r>
      <w:r w:rsidR="00664616">
        <w:t>Some of</w:t>
      </w:r>
      <w:r w:rsidR="00AE5886">
        <w:t xml:space="preserve"> these cases may in fact have been infected</w:t>
      </w:r>
      <w:r w:rsidR="00664616">
        <w:t xml:space="preserve"> c</w:t>
      </w:r>
      <w:r w:rsidR="00DD62E4">
        <w:t>loser to the time of diagnosis, and this may be reflected in their CD4 and/or viral load. However, the literature suggest</w:t>
      </w:r>
      <w:r w:rsidR="00847F4B">
        <w:t>s</w:t>
      </w:r>
      <w:r w:rsidR="00DD62E4">
        <w:t xml:space="preserve"> that using CD4 and viral load to predict </w:t>
      </w:r>
      <w:r w:rsidR="00847F4B">
        <w:t>an</w:t>
      </w:r>
      <w:r w:rsidR="00DD62E4">
        <w:t xml:space="preserve"> individuals</w:t>
      </w:r>
      <w:r w:rsidR="00847F4B">
        <w:t>’</w:t>
      </w:r>
      <w:r w:rsidR="00DD62E4">
        <w:t xml:space="preserve"> </w:t>
      </w:r>
      <w:r w:rsidR="00352DCF">
        <w:t>stage of infection</w:t>
      </w:r>
      <w:r w:rsidR="00DD62E4">
        <w:t xml:space="preserve"> is </w:t>
      </w:r>
      <w:r w:rsidR="00847F4B">
        <w:t>complicated</w:t>
      </w:r>
      <w:r w:rsidR="00DD62E4">
        <w:t>. Viral load i</w:t>
      </w:r>
      <w:r w:rsidR="00847F4B">
        <w:t xml:space="preserve">s </w:t>
      </w:r>
      <w:r w:rsidR="00352DCF">
        <w:t>complicated</w:t>
      </w:r>
      <w:r w:rsidR="00847F4B">
        <w:t xml:space="preserve"> due to</w:t>
      </w:r>
      <w:r w:rsidR="00DD62E4">
        <w:t xml:space="preserve"> the variation in set-point viral load (SPVL)</w:t>
      </w:r>
      <w:r w:rsidR="00847F4B">
        <w:t xml:space="preserve"> across persons,</w:t>
      </w:r>
      <w:r w:rsidR="00DD62E4">
        <w:t xml:space="preserve"> and </w:t>
      </w:r>
      <w:r w:rsidR="00847F4B">
        <w:t>the fact that it peaks twice, once during the acute stage (indicating recent infection) and again at the start of the late stage (indicating less recent infection)</w:t>
      </w:r>
      <w:r w:rsidR="00DD62E4">
        <w:t xml:space="preserve">. </w:t>
      </w:r>
      <w:r w:rsidR="00352DCF">
        <w:t xml:space="preserve"> </w:t>
      </w:r>
      <w:r w:rsidR="00DD62E4">
        <w:t xml:space="preserve">CD4 </w:t>
      </w:r>
      <w:r w:rsidR="00352DCF">
        <w:t xml:space="preserve">is somewhat less complicated, because the CD4 </w:t>
      </w:r>
      <w:r w:rsidR="00DD62E4">
        <w:t>trajectories</w:t>
      </w:r>
      <w:r w:rsidR="00352DCF">
        <w:t xml:space="preserve"> are monotonically decreasing after infection, even if their overall level and rate of decline is correlated with SPVL</w:t>
      </w:r>
      <w:r w:rsidR="00DD62E4">
        <w:t xml:space="preserve">. </w:t>
      </w:r>
      <w:r w:rsidR="00352DCF">
        <w:t xml:space="preserve">While neither indicator is perfect, there is some suggestion in the literature that CD4, when used at the aggregate level, </w:t>
      </w:r>
      <w:r w:rsidR="00C20D1F">
        <w:t>may provide a better foundation for back calculation</w:t>
      </w:r>
      <w:r w:rsidR="00352DCF">
        <w:t xml:space="preserve">.  </w:t>
      </w:r>
      <w:r w:rsidR="00DD62E4">
        <w:t xml:space="preserve">We </w:t>
      </w:r>
      <w:r w:rsidR="00352DCF">
        <w:t>therefore</w:t>
      </w:r>
      <w:r w:rsidR="00DD62E4">
        <w:t xml:space="preserve"> propose to </w:t>
      </w:r>
      <w:r w:rsidR="00C20D1F">
        <w:t>explore whether</w:t>
      </w:r>
      <w:r w:rsidR="00DD62E4">
        <w:t xml:space="preserve"> </w:t>
      </w:r>
      <w:r w:rsidR="00C20D1F">
        <w:t xml:space="preserve">integrating </w:t>
      </w:r>
      <w:r w:rsidR="00DD62E4">
        <w:t xml:space="preserve">CD4 data </w:t>
      </w:r>
      <w:r w:rsidR="00C20D1F">
        <w:t>into the testing history method would provide better estimates of the undiagnosed fraction</w:t>
      </w:r>
      <w:r w:rsidR="00DD62E4">
        <w:t xml:space="preserve">.  </w:t>
      </w:r>
    </w:p>
    <w:p w14:paraId="013B2942" w14:textId="06FCB0C2" w:rsidR="00664616" w:rsidRDefault="00664616" w:rsidP="00664616">
      <w:pPr>
        <w:pStyle w:val="Heading1"/>
      </w:pPr>
      <w:r>
        <w:t>Approach</w:t>
      </w:r>
    </w:p>
    <w:p w14:paraId="2AA9BB8D" w14:textId="0F9A1267" w:rsidR="0049735C" w:rsidRDefault="00664616" w:rsidP="00664616">
      <w:r>
        <w:t xml:space="preserve">We will use CD4 to </w:t>
      </w:r>
      <w:r w:rsidR="0049735C">
        <w:t>create a “CD4 Case” alternative to the Base Case, in which we shift</w:t>
      </w:r>
      <w:r>
        <w:t xml:space="preserve"> </w:t>
      </w:r>
      <w:r w:rsidR="00EC7BB7">
        <w:t>the probability of infection within</w:t>
      </w:r>
      <w:r>
        <w:t xml:space="preserve"> long infection windows</w:t>
      </w:r>
      <w:r w:rsidR="0049735C">
        <w:t xml:space="preserve"> closer to the time of diagnosis </w:t>
      </w:r>
      <w:r w:rsidR="006C71C7">
        <w:t>when</w:t>
      </w:r>
      <w:r w:rsidR="0049735C">
        <w:t xml:space="preserve"> indicated by CD4 count</w:t>
      </w:r>
      <w:r w:rsidR="00DD62E4">
        <w:t xml:space="preserve">. </w:t>
      </w:r>
    </w:p>
    <w:p w14:paraId="46A3FA37" w14:textId="3DBF0DBB" w:rsidR="00664616" w:rsidRPr="00862071" w:rsidRDefault="00DD62E4" w:rsidP="0049735C">
      <w:pPr>
        <w:ind w:firstLine="720"/>
      </w:pPr>
      <w:r>
        <w:t>This</w:t>
      </w:r>
      <w:r w:rsidR="00EC7BB7">
        <w:t xml:space="preserve"> will </w:t>
      </w:r>
      <w:r w:rsidR="00C20D1F">
        <w:t>influence</w:t>
      </w:r>
      <w:r w:rsidR="00EC7BB7">
        <w:t xml:space="preserve"> the</w:t>
      </w:r>
      <w:r w:rsidR="00664616">
        <w:t xml:space="preserve"> </w:t>
      </w:r>
      <w:r w:rsidR="00C20D1F">
        <w:t xml:space="preserve">undiagnosed fraction estimate by changing the </w:t>
      </w:r>
      <w:r w:rsidR="00664616">
        <w:t>population TID (time from infection to diagnosis) curve</w:t>
      </w:r>
      <w:r w:rsidR="00C20D1F">
        <w:t xml:space="preserve">.  </w:t>
      </w:r>
      <w:proofErr w:type="gramStart"/>
      <w:r>
        <w:t>Our</w:t>
      </w:r>
      <w:proofErr w:type="gramEnd"/>
      <w:r>
        <w:t xml:space="preserve"> procedure</w:t>
      </w:r>
      <w:r w:rsidR="009B79C2">
        <w:t xml:space="preserve"> will also account for the heterogeneity in CD4 levels and trajectories</w:t>
      </w:r>
      <w:r>
        <w:t xml:space="preserve"> </w:t>
      </w:r>
      <w:r w:rsidR="0049735C">
        <w:t>by using infection probability</w:t>
      </w:r>
      <w:r>
        <w:t xml:space="preserve"> distributions that reflect the </w:t>
      </w:r>
      <w:r w:rsidRPr="00862071">
        <w:t xml:space="preserve">degree of </w:t>
      </w:r>
      <w:r w:rsidR="004A7247" w:rsidRPr="00862071">
        <w:t xml:space="preserve">SPVL </w:t>
      </w:r>
      <w:r w:rsidRPr="00862071">
        <w:t>variation observed in cohort studies</w:t>
      </w:r>
      <w:r w:rsidR="0049735C" w:rsidRPr="00862071">
        <w:t xml:space="preserve"> of CD4 trajectories. </w:t>
      </w:r>
      <w:r w:rsidR="009B79C2" w:rsidRPr="00862071">
        <w:t xml:space="preserve">  </w:t>
      </w:r>
    </w:p>
    <w:p w14:paraId="6F32387A" w14:textId="09209D20" w:rsidR="004A7247" w:rsidRDefault="004A7247" w:rsidP="0049735C">
      <w:pPr>
        <w:ind w:firstLine="720"/>
      </w:pPr>
      <w:r w:rsidRPr="00862071">
        <w:t xml:space="preserve">The procedure </w:t>
      </w:r>
      <w:r w:rsidR="00142E28" w:rsidRPr="00862071">
        <w:t>outlined below is based on the</w:t>
      </w:r>
      <w:r w:rsidRPr="00862071">
        <w:t xml:space="preserve"> </w:t>
      </w:r>
      <w:r w:rsidR="00F521A8">
        <w:t xml:space="preserve">analysis of CD4 prior to treatment reported </w:t>
      </w:r>
      <w:r w:rsidR="00142E28" w:rsidRPr="00862071">
        <w:t xml:space="preserve">in the </w:t>
      </w:r>
      <w:r w:rsidR="00862071" w:rsidRPr="00862071">
        <w:t>CASCADE cohort</w:t>
      </w:r>
      <w:r w:rsidR="00142E28" w:rsidRPr="00862071">
        <w:t xml:space="preserve"> </w:t>
      </w:r>
      <w:r w:rsidR="00862071" w:rsidRPr="00862071">
        <w:t>(</w:t>
      </w:r>
      <w:r w:rsidR="00142E28" w:rsidRPr="00862071">
        <w:t>Lodi et al 2011</w:t>
      </w:r>
      <w:r w:rsidR="00862071" w:rsidRPr="00862071">
        <w:t xml:space="preserve">, </w:t>
      </w:r>
      <w:r w:rsidR="00862071" w:rsidRPr="00862071">
        <w:fldChar w:fldCharType="begin"/>
      </w:r>
      <w:r w:rsidR="00862071" w:rsidRPr="00862071">
        <w:instrText xml:space="preserve"> ADDIN ZOTERO_ITEM CSL_CITATION {"citationID":"1uh1mh6m1m","properties":{"formattedCitation":"(1)","plainCitation":"(1)"},"citationItems":[{"id":1008,"uris":["http://zotero.org/users/40955/items/U4U3VIA2"],"uri":["http://zotero.org/users/40955/items/U4U3VIA2"],"itemData":{"id":1008,"type":"article-journal","title":"Time from human immunodeficiency virus seroconversion to reaching CD4+ cell count thresholds &lt;200, &lt;350, and &lt;500 Cells/mm³: assessment of need following changes in treatment guidelines","container-title":"Clinical Infectious Diseases: An Official Publication of the Infectious Diseases Society of America","page":"817-825","volume":"53","issue":"8","source":"PubMed","abstract":"BACKGROUND: Recent updates of human immunodeficiency virus (HIV) treatment guidelines have raised the CD4+ cell count thresholds for antiretroviral therapy initiation from 350 to 500 cells/mm(3) in the United States and from 200 to 350 cells/mm³ in mid- and low-income countries. Robust data of time from HIV seroconversion to CD4+ cell counts of 200, 350, and 500 cells/mm³ are lacking but are needed to inform health care planners of the likely impact and cost effectiveness of these and possible future changes in CD4+ cell count initiation threshold.\nMETHODS: Using Concerted Action on Seroconversion to AIDS and Death in Europe data from individuals with well-estimated dates of HIV seroconversion, we fitted mixed models on the square root of CD4+ cell counts measured before combined antiretroviral therapy (cART) initiation. Restricting analyses to adults (age &gt;16 years), we predicted time between seroconversion and CD4+ cell count &lt;200, &lt;350, and &lt;500 cells/mm³ as well as CD4+ cell count distribution and proportions reaching these thresholds at 1, 2, and 5 years after seroconversion.\nRESULTS: Median (interquartile range [IQR]) follow-up for the 18495 eligible individuals from seroconversion while cART-free was 3.7 years (1.5, 7). Most of the subjects were male (78%), had a median age at seroconversion of 30 years (IQR, 25-37 years), and were infected through sex between men (55%). Estimated median times (95% confidence interval [CI]) from seroconversion to CD4+ cell count &lt;500, &lt;350, and &lt;200 cells/mm(3) were 1.19 (95% CI, 1.12-1.26), 4.19 (95% CI, 4.09-4.28), and 7.93 (95% CI, 7.76-8.09) years, respectively. Almost half of infected individuals would require treatment within 1 year of seroconversion for guidelines recommending its initiation at 500 cells/mm³, compared with 26% and 9% for guidelines recommending initiation at 350 and 200 cells/mm³, respectively.\nCONCLUSIONS: These data suggest substantial increases in the number of individuals who require treatment and call for early HIV testing.","DOI":"10.1093/cid/cir494","ISSN":"1537-6591","note":"PMID: 21921225","shortTitle":"Time from human immunodeficiency virus seroconversion to reaching CD4+ cell count thresholds &lt;200, &lt;350, and &lt;500 Cells/mm³","journalAbbreviation":"Clin. Infect. Dis.","language":"eng","author":[{"family":"Lodi","given":"Sara"},{"family":"Phillips","given":"Andrew"},{"family":"Touloumi","given":"Giota"},{"family":"Geskus","given":"Ronald"},{"family":"Meyer","given":"Laurence"},{"family":"Thiébaut","given":"Rodolphe"},{"family":"Pantazis","given":"Nikos"},{"family":"Amo","given":"Julia Del"},{"family":"Johnson","given":"Anne M."},{"family":"Babiker","given":"Abdel"},{"family":"Porter","given":"Kholoud"},{"literal":"CASCADE Collaboration in EuroCoord"}],"issued":{"date-parts":[["2011",10]]},"PMID":"21921225"}}],"schema":"https://github.com/citation-style-language/schema/raw/master/csl-citation.json"} </w:instrText>
      </w:r>
      <w:r w:rsidR="00862071" w:rsidRPr="00862071">
        <w:fldChar w:fldCharType="separate"/>
      </w:r>
      <w:r w:rsidR="00862071" w:rsidRPr="00862071">
        <w:rPr>
          <w:noProof/>
        </w:rPr>
        <w:t>(1)</w:t>
      </w:r>
      <w:r w:rsidR="00862071" w:rsidRPr="00862071">
        <w:fldChar w:fldCharType="end"/>
      </w:r>
      <w:r w:rsidR="00862071" w:rsidRPr="00862071">
        <w:t>)</w:t>
      </w:r>
      <w:r w:rsidR="00142E28" w:rsidRPr="00862071">
        <w:t xml:space="preserve"> and </w:t>
      </w:r>
      <w:r w:rsidR="00862071" w:rsidRPr="00862071">
        <w:t>the ATHENA cohort (</w:t>
      </w:r>
      <w:r w:rsidR="00142E28" w:rsidRPr="00862071">
        <w:t>Cori et al 2015</w:t>
      </w:r>
      <w:r w:rsidR="00862071" w:rsidRPr="00862071">
        <w:t xml:space="preserve"> </w:t>
      </w:r>
      <w:r w:rsidR="00862071" w:rsidRPr="00862071">
        <w:fldChar w:fldCharType="begin"/>
      </w:r>
      <w:r w:rsidR="00862071" w:rsidRPr="00862071">
        <w:instrText xml:space="preserve"> ADDIN ZOTERO_ITEM CSL_CITATION {"citationID":"5ucnek50h","properties":{"formattedCitation":"(2)","plainCitation":"(2)"},"citationItems":[{"id":1015,"uris":["http://zotero.org/users/40955/items/FVKXQX9W"],"uri":["http://zotero.org/users/40955/items/FVKXQX9W"],"itemData":{"id":1015,"type":"article-journal","title":"CD4+ cell dynamics in untreated HIV-1 infection: overall rates, and effects of age, viral load, sex and calendar time","container-title":"AIDS (London, England)","page":"2435-2446","volume":"29","issue":"18","source":"PubMed","abstract":"BACKGROUND: CD4 cell count is a key measure of HIV disease progression, and the basis of successive international guidelines for treatment initiation. CD4 cell dynamics are used in mathematical and econometric models for evaluating public health need and interventions. Here, we estimate rates of CD4 decline, stratified by relevant covariates, in a form that is clinically transparent and can be directly used in such models.\nMETHODS: We analyse the AIDS Therapy Evaluation in the Netherlands cohort, including individuals with date of seroconversion estimated to be within 1 year and with intensive clinical follow-up prior to treatment initiation. Owing to the fact that CD4 cell counts are intrinsically noisy, we separate the analysis into long-term trends of smoothed CD4 cell counts and an observation model relating actual CD4 measurements to the underlying smoothed counts. We use a monotonic spline smoothing model to describe the decline of smoothed CD4 cell counts through categories CD4 above 500, 350-500, 200-350 and 200 cells/μl or less. We estimate the proportion of individuals starting in each category after seroconversion and the average time spent in each category. We examine individual-level cofactors which influence these parameters.\nRESULTS: Among untreated individuals, the time spent in each compartment was 3.32, 2.70, 5.50 and 5.06 years. Only 76% started in the CD4 cell count above 500 cells/μl compartment after seroconversion. Set-point viral load (SPVL) was an important factor: individuals with at least 5 log10 copies/ml took 5.37 years to reach CD4 cell count less than 200 cells/μl compared with 15.76 years for SPVL less than 4 log10 copies/ml.\nCONCLUSION: Many individuals already have CD4 cell count below 500 cells/μl after seroconversion. SPVL strongly influences the rate of CD4 decline. Treatment guidelines should consider measuring SPVL, whereas mathematical models should incorporate SPVL stratification.","DOI":"10.1097/QAD.0000000000000854","ISSN":"1473-5571","note":"PMID: 26558543\nPMCID: PMC4645962","shortTitle":"CD4+ cell dynamics in untreated HIV-1 infection","journalAbbreviation":"AIDS","language":"eng","author":[{"family":"Cori","given":"Anne"},{"family":"Pickles","given":"Michael"},{"family":"Sighem","given":"Ard","non-dropping-particle":"van"},{"family":"Gras","given":"Luuk"},{"family":"Bezemer","given":"Daniela"},{"family":"Reiss","given":"Peter"},{"family":"Fraser","given":"Christophe"}],"issued":{"date-parts":[["2015",11,28]]},"PMID":"26558543","PMCID":"PMC4645962"}}],"schema":"https://github.com/citation-style-language/schema/raw/master/csl-citation.json"} </w:instrText>
      </w:r>
      <w:r w:rsidR="00862071" w:rsidRPr="00862071">
        <w:fldChar w:fldCharType="separate"/>
      </w:r>
      <w:r w:rsidR="00862071" w:rsidRPr="00862071">
        <w:rPr>
          <w:noProof/>
        </w:rPr>
        <w:t>(2)</w:t>
      </w:r>
      <w:r w:rsidR="00862071" w:rsidRPr="00862071">
        <w:fldChar w:fldCharType="end"/>
      </w:r>
      <w:r w:rsidR="00862071" w:rsidRPr="00862071">
        <w:t xml:space="preserve">). </w:t>
      </w:r>
    </w:p>
    <w:p w14:paraId="1D54E8B3" w14:textId="3BCA475C" w:rsidR="00664616" w:rsidRDefault="009B79C2" w:rsidP="00664616">
      <w:pPr>
        <w:pStyle w:val="Heading2"/>
      </w:pPr>
      <w:r>
        <w:t>Proposed procedure:</w:t>
      </w:r>
    </w:p>
    <w:p w14:paraId="55AA72A3" w14:textId="2526875B" w:rsidR="00664616" w:rsidRDefault="009B79C2" w:rsidP="00664616">
      <w:pPr>
        <w:pStyle w:val="ListParagraph"/>
        <w:numPr>
          <w:ilvl w:val="0"/>
          <w:numId w:val="1"/>
        </w:numPr>
      </w:pPr>
      <w:r>
        <w:t>Categorize</w:t>
      </w:r>
      <w:r w:rsidR="00664616">
        <w:t xml:space="preserve"> cases with a CD4 count measured within 30days of diagnosis into &lt;200, 200-</w:t>
      </w:r>
      <w:r>
        <w:t>350, 350-</w:t>
      </w:r>
      <w:r w:rsidR="00CA6825">
        <w:t>500, and 500+.</w:t>
      </w:r>
    </w:p>
    <w:p w14:paraId="1E8069B2" w14:textId="28D3C231" w:rsidR="00266CE7" w:rsidRPr="005917E1" w:rsidRDefault="00222026" w:rsidP="00664616">
      <w:pPr>
        <w:pStyle w:val="ListParagraph"/>
        <w:numPr>
          <w:ilvl w:val="0"/>
          <w:numId w:val="1"/>
        </w:numPr>
      </w:pPr>
      <w:r w:rsidRPr="005917E1">
        <w:lastRenderedPageBreak/>
        <w:t>For those with “long” infection windows (defined in point #3), t</w:t>
      </w:r>
      <w:r w:rsidR="00F521A8" w:rsidRPr="005917E1">
        <w:t>he CD4 Case will shift 50% of the probability of infection into the median time from infection to CD4 category at diagnosis</w:t>
      </w:r>
      <w:r w:rsidR="005917E1">
        <w:t xml:space="preserve"> (Table 1)</w:t>
      </w:r>
      <w:r w:rsidR="00F521A8" w:rsidRPr="005917E1">
        <w:t xml:space="preserve">, as depicted in the example in Figure 1. </w:t>
      </w:r>
    </w:p>
    <w:p w14:paraId="6BD45B42" w14:textId="77777777" w:rsidR="00266CE7" w:rsidRDefault="00266CE7" w:rsidP="00266CE7">
      <w:pPr>
        <w:ind w:left="360"/>
      </w:pPr>
    </w:p>
    <w:p w14:paraId="2A829ED8" w14:textId="77777777" w:rsidR="00266CE7" w:rsidRDefault="00266CE7" w:rsidP="00266CE7">
      <w:pPr>
        <w:ind w:left="360"/>
      </w:pPr>
    </w:p>
    <w:p w14:paraId="70147EC3" w14:textId="77777777" w:rsidR="00266CE7" w:rsidRDefault="00266CE7" w:rsidP="00266CE7">
      <w:pPr>
        <w:ind w:left="360"/>
      </w:pPr>
    </w:p>
    <w:p w14:paraId="5D4FE4D1" w14:textId="77777777" w:rsidR="00266CE7" w:rsidRDefault="00266CE7" w:rsidP="00266CE7">
      <w:pPr>
        <w:ind w:left="360"/>
      </w:pPr>
    </w:p>
    <w:p w14:paraId="7582DCBB" w14:textId="77777777" w:rsidR="005917E1" w:rsidRDefault="005917E1" w:rsidP="005917E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3427"/>
        <w:gridCol w:w="3427"/>
      </w:tblGrid>
      <w:tr w:rsidR="005917E1" w:rsidRPr="008F0915" w14:paraId="122ACFEF" w14:textId="77777777" w:rsidTr="00F538DA">
        <w:trPr>
          <w:jc w:val="center"/>
        </w:trPr>
        <w:tc>
          <w:tcPr>
            <w:tcW w:w="8582" w:type="dxa"/>
            <w:gridSpan w:val="3"/>
            <w:shd w:val="clear" w:color="auto" w:fill="auto"/>
          </w:tcPr>
          <w:p w14:paraId="385AE5B3" w14:textId="77777777" w:rsidR="005917E1" w:rsidRPr="008F0915" w:rsidRDefault="005917E1" w:rsidP="00B85ACD">
            <w:pPr>
              <w:jc w:val="center"/>
              <w:rPr>
                <w:sz w:val="22"/>
                <w:szCs w:val="22"/>
              </w:rPr>
            </w:pPr>
            <w:r w:rsidRPr="008F0915">
              <w:rPr>
                <w:b/>
                <w:sz w:val="22"/>
                <w:szCs w:val="22"/>
              </w:rPr>
              <w:t>Table 1</w:t>
            </w:r>
            <w:r w:rsidRPr="008F0915">
              <w:rPr>
                <w:sz w:val="22"/>
                <w:szCs w:val="22"/>
              </w:rPr>
              <w:t>. Median times from infection to CD4 count</w:t>
            </w:r>
          </w:p>
        </w:tc>
      </w:tr>
      <w:tr w:rsidR="005917E1" w:rsidRPr="008F0915" w14:paraId="3A9786AC" w14:textId="77777777" w:rsidTr="00F538DA">
        <w:trPr>
          <w:jc w:val="center"/>
        </w:trPr>
        <w:tc>
          <w:tcPr>
            <w:tcW w:w="1728" w:type="dxa"/>
            <w:tcBorders>
              <w:bottom w:val="single" w:sz="4" w:space="0" w:color="auto"/>
            </w:tcBorders>
            <w:shd w:val="clear" w:color="auto" w:fill="auto"/>
          </w:tcPr>
          <w:p w14:paraId="0F77B761" w14:textId="77777777" w:rsidR="005917E1" w:rsidRPr="008F0915" w:rsidRDefault="005917E1" w:rsidP="00B85ACD">
            <w:pPr>
              <w:jc w:val="center"/>
              <w:rPr>
                <w:b/>
                <w:sz w:val="22"/>
                <w:szCs w:val="22"/>
              </w:rPr>
            </w:pPr>
            <w:r w:rsidRPr="008F0915">
              <w:rPr>
                <w:b/>
                <w:sz w:val="22"/>
                <w:szCs w:val="22"/>
              </w:rPr>
              <w:t>CD4 category</w:t>
            </w:r>
          </w:p>
        </w:tc>
        <w:tc>
          <w:tcPr>
            <w:tcW w:w="3427" w:type="dxa"/>
            <w:tcBorders>
              <w:bottom w:val="single" w:sz="4" w:space="0" w:color="auto"/>
            </w:tcBorders>
            <w:shd w:val="clear" w:color="auto" w:fill="auto"/>
          </w:tcPr>
          <w:p w14:paraId="7EC2B683" w14:textId="77777777" w:rsidR="005917E1" w:rsidRPr="008F0915" w:rsidRDefault="005917E1" w:rsidP="00B85ACD">
            <w:pPr>
              <w:jc w:val="center"/>
              <w:rPr>
                <w:b/>
                <w:sz w:val="22"/>
                <w:szCs w:val="22"/>
              </w:rPr>
            </w:pPr>
            <w:r w:rsidRPr="008F0915">
              <w:rPr>
                <w:b/>
                <w:sz w:val="22"/>
                <w:szCs w:val="22"/>
              </w:rPr>
              <w:t>Years by which ~50% of cases reach lower bound (Ref 1)</w:t>
            </w:r>
          </w:p>
        </w:tc>
        <w:tc>
          <w:tcPr>
            <w:tcW w:w="3427" w:type="dxa"/>
            <w:tcBorders>
              <w:bottom w:val="single" w:sz="4" w:space="0" w:color="auto"/>
            </w:tcBorders>
            <w:shd w:val="clear" w:color="auto" w:fill="auto"/>
          </w:tcPr>
          <w:p w14:paraId="0EE0BB3A" w14:textId="77777777" w:rsidR="005917E1" w:rsidRPr="008F0915" w:rsidRDefault="005917E1" w:rsidP="00B85ACD">
            <w:pPr>
              <w:jc w:val="center"/>
              <w:rPr>
                <w:b/>
                <w:sz w:val="22"/>
                <w:szCs w:val="22"/>
              </w:rPr>
            </w:pPr>
            <w:r w:rsidRPr="008F0915">
              <w:rPr>
                <w:b/>
                <w:sz w:val="22"/>
                <w:szCs w:val="22"/>
              </w:rPr>
              <w:t xml:space="preserve">Median years from infection to CD4 category </w:t>
            </w:r>
          </w:p>
          <w:p w14:paraId="5E7B4875" w14:textId="77777777" w:rsidR="005917E1" w:rsidRPr="008F0915" w:rsidRDefault="005917E1" w:rsidP="00B85ACD">
            <w:pPr>
              <w:jc w:val="center"/>
              <w:rPr>
                <w:b/>
                <w:sz w:val="22"/>
                <w:szCs w:val="22"/>
              </w:rPr>
            </w:pPr>
            <w:r w:rsidRPr="008F0915">
              <w:rPr>
                <w:b/>
                <w:sz w:val="22"/>
                <w:szCs w:val="22"/>
              </w:rPr>
              <w:t>(Ref 2)*</w:t>
            </w:r>
          </w:p>
        </w:tc>
      </w:tr>
      <w:tr w:rsidR="005917E1" w:rsidRPr="008F0915" w14:paraId="60EC6F76" w14:textId="77777777" w:rsidTr="00F538DA">
        <w:trPr>
          <w:jc w:val="center"/>
        </w:trPr>
        <w:tc>
          <w:tcPr>
            <w:tcW w:w="1728" w:type="dxa"/>
            <w:tcBorders>
              <w:top w:val="single" w:sz="4" w:space="0" w:color="auto"/>
            </w:tcBorders>
            <w:shd w:val="clear" w:color="auto" w:fill="D9D9D9" w:themeFill="background1" w:themeFillShade="D9"/>
          </w:tcPr>
          <w:p w14:paraId="621649FA" w14:textId="77777777" w:rsidR="005917E1" w:rsidRPr="008F0915" w:rsidRDefault="005917E1" w:rsidP="00B85ACD">
            <w:pPr>
              <w:rPr>
                <w:sz w:val="22"/>
                <w:szCs w:val="22"/>
              </w:rPr>
            </w:pPr>
            <w:r w:rsidRPr="008F0915">
              <w:rPr>
                <w:sz w:val="22"/>
                <w:szCs w:val="22"/>
              </w:rPr>
              <w:t>&gt;500</w:t>
            </w:r>
          </w:p>
        </w:tc>
        <w:tc>
          <w:tcPr>
            <w:tcW w:w="3427" w:type="dxa"/>
            <w:tcBorders>
              <w:top w:val="single" w:sz="4" w:space="0" w:color="auto"/>
            </w:tcBorders>
            <w:shd w:val="clear" w:color="auto" w:fill="D9D9D9" w:themeFill="background1" w:themeFillShade="D9"/>
          </w:tcPr>
          <w:p w14:paraId="0C20DF54" w14:textId="77777777" w:rsidR="005917E1" w:rsidRPr="008F0915" w:rsidRDefault="005917E1" w:rsidP="00B85ACD">
            <w:pPr>
              <w:jc w:val="center"/>
              <w:rPr>
                <w:sz w:val="22"/>
                <w:szCs w:val="22"/>
              </w:rPr>
            </w:pPr>
            <w:r w:rsidRPr="008F0915">
              <w:rPr>
                <w:sz w:val="22"/>
                <w:szCs w:val="22"/>
              </w:rPr>
              <w:t>1.19</w:t>
            </w:r>
          </w:p>
        </w:tc>
        <w:tc>
          <w:tcPr>
            <w:tcW w:w="3427" w:type="dxa"/>
            <w:tcBorders>
              <w:top w:val="single" w:sz="4" w:space="0" w:color="auto"/>
            </w:tcBorders>
            <w:shd w:val="clear" w:color="auto" w:fill="D9D9D9" w:themeFill="background1" w:themeFillShade="D9"/>
          </w:tcPr>
          <w:p w14:paraId="64245562" w14:textId="77777777" w:rsidR="005917E1" w:rsidRPr="008F0915" w:rsidRDefault="005917E1" w:rsidP="00B85ACD">
            <w:pPr>
              <w:jc w:val="center"/>
              <w:rPr>
                <w:sz w:val="22"/>
                <w:szCs w:val="22"/>
              </w:rPr>
            </w:pPr>
            <w:r w:rsidRPr="008F0915">
              <w:rPr>
                <w:sz w:val="22"/>
                <w:szCs w:val="22"/>
              </w:rPr>
              <w:t>2.3</w:t>
            </w:r>
          </w:p>
        </w:tc>
      </w:tr>
      <w:tr w:rsidR="005917E1" w:rsidRPr="008F0915" w14:paraId="3AE309C0" w14:textId="77777777" w:rsidTr="00F538DA">
        <w:trPr>
          <w:jc w:val="center"/>
        </w:trPr>
        <w:tc>
          <w:tcPr>
            <w:tcW w:w="1728" w:type="dxa"/>
          </w:tcPr>
          <w:p w14:paraId="697CDA0E" w14:textId="77777777" w:rsidR="005917E1" w:rsidRPr="008F0915" w:rsidRDefault="005917E1" w:rsidP="00B85ACD">
            <w:pPr>
              <w:rPr>
                <w:sz w:val="22"/>
                <w:szCs w:val="22"/>
              </w:rPr>
            </w:pPr>
            <w:r w:rsidRPr="008F0915">
              <w:rPr>
                <w:sz w:val="22"/>
                <w:szCs w:val="22"/>
              </w:rPr>
              <w:t>350-500</w:t>
            </w:r>
          </w:p>
        </w:tc>
        <w:tc>
          <w:tcPr>
            <w:tcW w:w="3427" w:type="dxa"/>
          </w:tcPr>
          <w:p w14:paraId="75C64345" w14:textId="77777777" w:rsidR="005917E1" w:rsidRPr="008F0915" w:rsidRDefault="005917E1" w:rsidP="00B85ACD">
            <w:pPr>
              <w:jc w:val="center"/>
              <w:rPr>
                <w:sz w:val="22"/>
                <w:szCs w:val="22"/>
              </w:rPr>
            </w:pPr>
            <w:r w:rsidRPr="008F0915">
              <w:rPr>
                <w:sz w:val="22"/>
                <w:szCs w:val="22"/>
              </w:rPr>
              <w:t>4.19</w:t>
            </w:r>
          </w:p>
        </w:tc>
        <w:tc>
          <w:tcPr>
            <w:tcW w:w="3427" w:type="dxa"/>
          </w:tcPr>
          <w:p w14:paraId="520F9564" w14:textId="77777777" w:rsidR="005917E1" w:rsidRPr="008F0915" w:rsidRDefault="005917E1" w:rsidP="00B85ACD">
            <w:pPr>
              <w:jc w:val="center"/>
              <w:rPr>
                <w:sz w:val="22"/>
                <w:szCs w:val="22"/>
              </w:rPr>
            </w:pPr>
            <w:r w:rsidRPr="008F0915">
              <w:rPr>
                <w:sz w:val="22"/>
                <w:szCs w:val="22"/>
              </w:rPr>
              <w:t>4.17</w:t>
            </w:r>
          </w:p>
        </w:tc>
      </w:tr>
      <w:tr w:rsidR="005917E1" w:rsidRPr="008F0915" w14:paraId="73C30950" w14:textId="77777777" w:rsidTr="00F538DA">
        <w:trPr>
          <w:jc w:val="center"/>
        </w:trPr>
        <w:tc>
          <w:tcPr>
            <w:tcW w:w="1728" w:type="dxa"/>
            <w:shd w:val="clear" w:color="auto" w:fill="D9D9D9" w:themeFill="background1" w:themeFillShade="D9"/>
          </w:tcPr>
          <w:p w14:paraId="32F9DE39" w14:textId="77777777" w:rsidR="005917E1" w:rsidRPr="008F0915" w:rsidRDefault="005917E1" w:rsidP="00B85ACD">
            <w:pPr>
              <w:rPr>
                <w:sz w:val="22"/>
                <w:szCs w:val="22"/>
              </w:rPr>
            </w:pPr>
            <w:r w:rsidRPr="008F0915">
              <w:rPr>
                <w:sz w:val="22"/>
                <w:szCs w:val="22"/>
              </w:rPr>
              <w:t>200-350</w:t>
            </w:r>
          </w:p>
        </w:tc>
        <w:tc>
          <w:tcPr>
            <w:tcW w:w="3427" w:type="dxa"/>
            <w:shd w:val="clear" w:color="auto" w:fill="D9D9D9" w:themeFill="background1" w:themeFillShade="D9"/>
          </w:tcPr>
          <w:p w14:paraId="36CEF185" w14:textId="77777777" w:rsidR="005917E1" w:rsidRPr="008F0915" w:rsidRDefault="005917E1" w:rsidP="00B85ACD">
            <w:pPr>
              <w:jc w:val="center"/>
              <w:rPr>
                <w:sz w:val="22"/>
                <w:szCs w:val="22"/>
              </w:rPr>
            </w:pPr>
            <w:r w:rsidRPr="008F0915">
              <w:rPr>
                <w:sz w:val="22"/>
                <w:szCs w:val="22"/>
              </w:rPr>
              <w:t>7.93</w:t>
            </w:r>
          </w:p>
        </w:tc>
        <w:tc>
          <w:tcPr>
            <w:tcW w:w="3427" w:type="dxa"/>
            <w:shd w:val="clear" w:color="auto" w:fill="D9D9D9" w:themeFill="background1" w:themeFillShade="D9"/>
          </w:tcPr>
          <w:p w14:paraId="3C1459BA" w14:textId="77777777" w:rsidR="005917E1" w:rsidRPr="008F0915" w:rsidRDefault="005917E1" w:rsidP="00B85ACD">
            <w:pPr>
              <w:jc w:val="center"/>
              <w:rPr>
                <w:sz w:val="22"/>
                <w:szCs w:val="22"/>
              </w:rPr>
            </w:pPr>
            <w:r w:rsidRPr="008F0915">
              <w:rPr>
                <w:sz w:val="22"/>
                <w:szCs w:val="22"/>
              </w:rPr>
              <w:t>7.98</w:t>
            </w:r>
          </w:p>
        </w:tc>
      </w:tr>
    </w:tbl>
    <w:p w14:paraId="1C492C9D" w14:textId="77777777" w:rsidR="005917E1" w:rsidRPr="00342482" w:rsidRDefault="005917E1" w:rsidP="005917E1">
      <w:pPr>
        <w:rPr>
          <w:sz w:val="20"/>
          <w:szCs w:val="20"/>
        </w:rPr>
      </w:pPr>
      <w:r w:rsidRPr="00342482">
        <w:rPr>
          <w:sz w:val="20"/>
          <w:szCs w:val="20"/>
        </w:rPr>
        <w:t>*Based on translating the estimated transition rates between CD4 compartments into median times spent in each compartment</w:t>
      </w:r>
    </w:p>
    <w:p w14:paraId="5D0A0801" w14:textId="77777777" w:rsidR="00266CE7" w:rsidRDefault="00266CE7" w:rsidP="00266CE7">
      <w:pPr>
        <w:ind w:left="360"/>
      </w:pPr>
    </w:p>
    <w:tbl>
      <w:tblPr>
        <w:tblStyle w:val="TableGrid"/>
        <w:tblW w:w="0" w:type="auto"/>
        <w:jc w:val="center"/>
        <w:tblLook w:val="04A0" w:firstRow="1" w:lastRow="0" w:firstColumn="1" w:lastColumn="0" w:noHBand="0" w:noVBand="1"/>
      </w:tblPr>
      <w:tblGrid>
        <w:gridCol w:w="6768"/>
      </w:tblGrid>
      <w:tr w:rsidR="00266CE7" w14:paraId="22E02C34" w14:textId="77777777" w:rsidTr="001C3DFF">
        <w:trPr>
          <w:jc w:val="center"/>
        </w:trPr>
        <w:tc>
          <w:tcPr>
            <w:tcW w:w="6768" w:type="dxa"/>
            <w:tcBorders>
              <w:top w:val="nil"/>
              <w:left w:val="nil"/>
              <w:right w:val="nil"/>
            </w:tcBorders>
          </w:tcPr>
          <w:p w14:paraId="70A91D91" w14:textId="5798F722" w:rsidR="00266CE7" w:rsidRPr="008F0915" w:rsidRDefault="00266CE7" w:rsidP="001C3DFF">
            <w:pPr>
              <w:rPr>
                <w:sz w:val="22"/>
                <w:szCs w:val="22"/>
              </w:rPr>
            </w:pPr>
            <w:r w:rsidRPr="008F0915">
              <w:rPr>
                <w:b/>
                <w:sz w:val="22"/>
                <w:szCs w:val="22"/>
              </w:rPr>
              <w:t xml:space="preserve">Figure 1. </w:t>
            </w:r>
            <w:r w:rsidRPr="008F0915">
              <w:rPr>
                <w:sz w:val="22"/>
                <w:szCs w:val="22"/>
              </w:rPr>
              <w:t>Change in infection probability distribution for a case with an 18-year window but a CD4 count above 500.  50% of the probability would be distributed across 0-1.5 years prior to diagnosis; the remaining 50% would be distributed across 1.5-18 years prior.</w:t>
            </w:r>
            <w:r w:rsidR="00902E76" w:rsidRPr="008F0915">
              <w:rPr>
                <w:sz w:val="22"/>
                <w:szCs w:val="22"/>
              </w:rPr>
              <w:t xml:space="preserve"> (Note: given the discrepancy in median times for CD4&gt;500 in Table 1, 1.5 years is used as a midpoint).</w:t>
            </w:r>
          </w:p>
        </w:tc>
      </w:tr>
      <w:tr w:rsidR="00266CE7" w14:paraId="1E2D2478" w14:textId="77777777" w:rsidTr="001C3DFF">
        <w:trPr>
          <w:trHeight w:val="3995"/>
          <w:jc w:val="center"/>
        </w:trPr>
        <w:tc>
          <w:tcPr>
            <w:tcW w:w="6768" w:type="dxa"/>
          </w:tcPr>
          <w:p w14:paraId="0D0C895B" w14:textId="77777777" w:rsidR="00266CE7" w:rsidRDefault="00266CE7" w:rsidP="001C3DFF">
            <w:r>
              <w:rPr>
                <w:noProof/>
              </w:rPr>
              <mc:AlternateContent>
                <mc:Choice Requires="wps">
                  <w:drawing>
                    <wp:anchor distT="0" distB="0" distL="114300" distR="114300" simplePos="0" relativeHeight="251705344" behindDoc="0" locked="0" layoutInCell="1" allowOverlap="1" wp14:anchorId="44DCC6BE" wp14:editId="64C134DF">
                      <wp:simplePos x="0" y="0"/>
                      <wp:positionH relativeFrom="column">
                        <wp:posOffset>3543300</wp:posOffset>
                      </wp:positionH>
                      <wp:positionV relativeFrom="paragraph">
                        <wp:posOffset>1931833</wp:posOffset>
                      </wp:positionV>
                      <wp:extent cx="0" cy="114300"/>
                      <wp:effectExtent l="50800" t="25400" r="76200" b="88900"/>
                      <wp:wrapNone/>
                      <wp:docPr id="12" name="Straight Connector 12"/>
                      <wp:cNvGraphicFramePr/>
                      <a:graphic xmlns:a="http://schemas.openxmlformats.org/drawingml/2006/main">
                        <a:graphicData uri="http://schemas.microsoft.com/office/word/2010/wordprocessingShape">
                          <wps:wsp>
                            <wps:cNvCnPr/>
                            <wps:spPr>
                              <a:xfrm flipV="1">
                                <a:off x="0" y="0"/>
                                <a:ext cx="0" cy="114300"/>
                              </a:xfrm>
                              <a:prstGeom prst="line">
                                <a:avLst/>
                              </a:prstGeom>
                              <a:ln w="12700"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7E5D75B" id="Straight Connector 1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279pt,152.1pt" to="279pt,1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" strokecolor="black [3200]" strokeweight="1pt">
                      <v:shadow on="t" color="black" opacity="24903f" origin=",.5" offset="0,.55556mm"/>
                    </v:line>
                  </w:pict>
                </mc:Fallback>
              </mc:AlternateContent>
            </w:r>
            <w:r>
              <w:rPr>
                <w:noProof/>
              </w:rPr>
              <mc:AlternateContent>
                <mc:Choice Requires="wps">
                  <w:drawing>
                    <wp:anchor distT="0" distB="0" distL="114300" distR="114300" simplePos="0" relativeHeight="251704320" behindDoc="0" locked="0" layoutInCell="1" allowOverlap="1" wp14:anchorId="631644A6" wp14:editId="685474E3">
                      <wp:simplePos x="0" y="0"/>
                      <wp:positionH relativeFrom="column">
                        <wp:posOffset>800100</wp:posOffset>
                      </wp:positionH>
                      <wp:positionV relativeFrom="paragraph">
                        <wp:posOffset>1943572</wp:posOffset>
                      </wp:positionV>
                      <wp:extent cx="0" cy="114300"/>
                      <wp:effectExtent l="50800" t="25400" r="76200" b="88900"/>
                      <wp:wrapNone/>
                      <wp:docPr id="11" name="Straight Connector 11"/>
                      <wp:cNvGraphicFramePr/>
                      <a:graphic xmlns:a="http://schemas.openxmlformats.org/drawingml/2006/main">
                        <a:graphicData uri="http://schemas.microsoft.com/office/word/2010/wordprocessingShape">
                          <wps:wsp>
                            <wps:cNvCnPr/>
                            <wps:spPr>
                              <a:xfrm flipV="1">
                                <a:off x="0" y="0"/>
                                <a:ext cx="0" cy="114300"/>
                              </a:xfrm>
                              <a:prstGeom prst="line">
                                <a:avLst/>
                              </a:prstGeom>
                              <a:ln w="12700"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7E03C6A" id="Straight Connector 11" o:spid="_x0000_s1026" style="position:absolute;flip:y;z-index:251704320;visibility:visible;mso-wrap-style:square;mso-wrap-distance-left:9pt;mso-wrap-distance-top:0;mso-wrap-distance-right:9pt;mso-wrap-distance-bottom:0;mso-position-horizontal:absolute;mso-position-horizontal-relative:text;mso-position-vertical:absolute;mso-position-vertical-relative:text" from="63pt,153.05pt" to="63pt,1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" strokecolor="black [3200]" strokeweight="1pt">
                      <v:shadow on="t" color="black" opacity="24903f" origin=",.5" offset="0,.55556mm"/>
                    </v:line>
                  </w:pict>
                </mc:Fallback>
              </mc:AlternateContent>
            </w:r>
          </w:p>
          <w:p w14:paraId="34FE1FF5" w14:textId="77777777" w:rsidR="00266CE7" w:rsidRDefault="00266CE7" w:rsidP="001C3DFF"/>
          <w:p w14:paraId="141CC0D0" w14:textId="77777777" w:rsidR="00266CE7" w:rsidRDefault="00266CE7" w:rsidP="001C3DFF"/>
          <w:p w14:paraId="2E1DB7FE" w14:textId="77777777" w:rsidR="00266CE7" w:rsidRDefault="00266CE7" w:rsidP="001C3DFF"/>
          <w:p w14:paraId="4528493D" w14:textId="77777777" w:rsidR="00266CE7" w:rsidRDefault="00266CE7" w:rsidP="001C3DFF"/>
          <w:p w14:paraId="358E8B51" w14:textId="77777777" w:rsidR="00266CE7" w:rsidRDefault="00266CE7" w:rsidP="001C3DFF"/>
          <w:p w14:paraId="38837A51" w14:textId="77777777" w:rsidR="00266CE7" w:rsidRDefault="00266CE7" w:rsidP="001C3DFF"/>
          <w:p w14:paraId="26F851BD" w14:textId="77777777" w:rsidR="00266CE7" w:rsidRDefault="00266CE7" w:rsidP="001C3DFF"/>
          <w:p w14:paraId="1F64911C" w14:textId="77777777" w:rsidR="00266CE7" w:rsidRDefault="00266CE7" w:rsidP="001C3DFF"/>
          <w:p w14:paraId="701FA3A7" w14:textId="77777777" w:rsidR="00266CE7" w:rsidRDefault="00266CE7" w:rsidP="001C3DFF"/>
          <w:p w14:paraId="08D63EA0" w14:textId="77777777" w:rsidR="00266CE7" w:rsidRDefault="00266CE7" w:rsidP="001C3DFF">
            <w:r>
              <w:rPr>
                <w:noProof/>
              </w:rPr>
              <mc:AlternateContent>
                <mc:Choice Requires="wpg">
                  <w:drawing>
                    <wp:anchor distT="0" distB="0" distL="114300" distR="114300" simplePos="0" relativeHeight="251707392" behindDoc="0" locked="0" layoutInCell="1" allowOverlap="1" wp14:anchorId="0B15077A" wp14:editId="40CC9316">
                      <wp:simplePos x="0" y="0"/>
                      <wp:positionH relativeFrom="column">
                        <wp:posOffset>342900</wp:posOffset>
                      </wp:positionH>
                      <wp:positionV relativeFrom="paragraph">
                        <wp:posOffset>-1724660</wp:posOffset>
                      </wp:positionV>
                      <wp:extent cx="3771900" cy="2400935"/>
                      <wp:effectExtent l="50800" t="0" r="12700" b="12065"/>
                      <wp:wrapThrough wrapText="bothSides">
                        <wp:wrapPolygon edited="0">
                          <wp:start x="14400" y="0"/>
                          <wp:lineTo x="-291" y="229"/>
                          <wp:lineTo x="-291" y="17595"/>
                          <wp:lineTo x="1455" y="18509"/>
                          <wp:lineTo x="1455" y="21023"/>
                          <wp:lineTo x="5964" y="21480"/>
                          <wp:lineTo x="11927" y="21480"/>
                          <wp:lineTo x="20364" y="21023"/>
                          <wp:lineTo x="21527" y="20794"/>
                          <wp:lineTo x="21382" y="18509"/>
                          <wp:lineTo x="20655" y="17367"/>
                          <wp:lineTo x="18473" y="14853"/>
                          <wp:lineTo x="18909" y="12797"/>
                          <wp:lineTo x="16873" y="12111"/>
                          <wp:lineTo x="3055" y="11197"/>
                          <wp:lineTo x="3055" y="7541"/>
                          <wp:lineTo x="11782" y="7541"/>
                          <wp:lineTo x="21236" y="5713"/>
                          <wp:lineTo x="21091" y="0"/>
                          <wp:lineTo x="14400" y="0"/>
                        </wp:wrapPolygon>
                      </wp:wrapThrough>
                      <wp:docPr id="18" name="Group 18"/>
                      <wp:cNvGraphicFramePr/>
                      <a:graphic xmlns:a="http://schemas.openxmlformats.org/drawingml/2006/main">
                        <a:graphicData uri="http://schemas.microsoft.com/office/word/2010/wordprocessingGroup">
                          <wpg:wgp>
                            <wpg:cNvGrpSpPr/>
                            <wpg:grpSpPr>
                              <a:xfrm>
                                <a:off x="0" y="0"/>
                                <a:ext cx="3771900" cy="2400935"/>
                                <a:chOff x="0" y="0"/>
                                <a:chExt cx="3771900" cy="2400935"/>
                              </a:xfrm>
                            </wpg:grpSpPr>
                            <wpg:grpSp>
                              <wpg:cNvPr id="10" name="Group 10"/>
                              <wpg:cNvGrpSpPr/>
                              <wpg:grpSpPr>
                                <a:xfrm>
                                  <a:off x="0" y="128270"/>
                                  <a:ext cx="3771900" cy="2231390"/>
                                  <a:chOff x="0" y="0"/>
                                  <a:chExt cx="3771900" cy="1983458"/>
                                </a:xfrm>
                              </wpg:grpSpPr>
                              <wps:wsp>
                                <wps:cNvPr id="2" name="Straight Connector 2"/>
                                <wps:cNvCnPr/>
                                <wps:spPr>
                                  <a:xfrm>
                                    <a:off x="0" y="1599565"/>
                                    <a:ext cx="3200400"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 name="Straight Connector 3"/>
                                <wps:cNvCnPr/>
                                <wps:spPr>
                                  <a:xfrm>
                                    <a:off x="0" y="1142365"/>
                                    <a:ext cx="3200400" cy="0"/>
                                  </a:xfrm>
                                  <a:prstGeom prst="line">
                                    <a:avLst/>
                                  </a:prstGeom>
                                </wps:spPr>
                                <wps:style>
                                  <a:lnRef idx="2">
                                    <a:schemeClr val="accent3"/>
                                  </a:lnRef>
                                  <a:fillRef idx="0">
                                    <a:schemeClr val="accent3"/>
                                  </a:fillRef>
                                  <a:effectRef idx="1">
                                    <a:schemeClr val="accent3"/>
                                  </a:effectRef>
                                  <a:fontRef idx="minor">
                                    <a:schemeClr val="tx1"/>
                                  </a:fontRef>
                                </wps:style>
                                <wps:bodyPr/>
                              </wps:wsp>
                              <wps:wsp>
                                <wps:cNvPr id="4" name="Straight Connector 4"/>
                                <wps:cNvCnPr/>
                                <wps:spPr>
                                  <a:xfrm>
                                    <a:off x="0" y="457200"/>
                                    <a:ext cx="457200" cy="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5" name="Straight Connector 5"/>
                                <wps:cNvCnPr/>
                                <wps:spPr>
                                  <a:xfrm flipV="1">
                                    <a:off x="457200" y="457200"/>
                                    <a:ext cx="0" cy="91440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6" name="Straight Connector 6"/>
                                <wps:cNvCnPr/>
                                <wps:spPr>
                                  <a:xfrm>
                                    <a:off x="457200" y="1371600"/>
                                    <a:ext cx="2743200" cy="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7" name="Text Box 7"/>
                                <wps:cNvSpPr txBox="1"/>
                                <wps:spPr>
                                  <a:xfrm>
                                    <a:off x="2857500" y="1600200"/>
                                    <a:ext cx="914400" cy="383258"/>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3CA395B" w14:textId="77777777" w:rsidR="00B85ACD" w:rsidRPr="002E5C67" w:rsidRDefault="00B85ACD" w:rsidP="00266CE7">
                                      <w:pPr>
                                        <w:rPr>
                                          <w:sz w:val="20"/>
                                          <w:szCs w:val="20"/>
                                        </w:rPr>
                                      </w:pPr>
                                      <w:r w:rsidRPr="002E5C67">
                                        <w:rPr>
                                          <w:sz w:val="20"/>
                                          <w:szCs w:val="20"/>
                                        </w:rPr>
                                        <w:t xml:space="preserve">18 years </w:t>
                                      </w:r>
                                      <w:r>
                                        <w:rPr>
                                          <w:sz w:val="20"/>
                                          <w:szCs w:val="20"/>
                                        </w:rPr>
                                        <w:t>prior to d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28600" y="1600200"/>
                                    <a:ext cx="914400" cy="383258"/>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0070910" w14:textId="77777777" w:rsidR="00B85ACD" w:rsidRPr="002E5C67" w:rsidRDefault="00B85ACD" w:rsidP="00266CE7">
                                      <w:pPr>
                                        <w:rPr>
                                          <w:sz w:val="20"/>
                                          <w:szCs w:val="20"/>
                                        </w:rPr>
                                      </w:pPr>
                                      <w:r>
                                        <w:rPr>
                                          <w:sz w:val="20"/>
                                          <w:szCs w:val="20"/>
                                        </w:rPr>
                                        <w:t>1.5 years prior to d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Straight Connector 1"/>
                                <wps:cNvCnPr/>
                                <wps:spPr>
                                  <a:xfrm>
                                    <a:off x="0" y="0"/>
                                    <a:ext cx="0" cy="160020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s:wsp>
                              <wps:cNvPr id="14" name="Text Box 14"/>
                              <wps:cNvSpPr txBox="1"/>
                              <wps:spPr>
                                <a:xfrm>
                                  <a:off x="1005840" y="2172335"/>
                                  <a:ext cx="113665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8F37CB6" w14:textId="77777777" w:rsidR="00B85ACD" w:rsidRPr="008C5183" w:rsidRDefault="00B85ACD" w:rsidP="00266CE7">
                                    <w:pPr>
                                      <w:rPr>
                                        <w:sz w:val="20"/>
                                        <w:szCs w:val="20"/>
                                      </w:rPr>
                                    </w:pPr>
                                    <w:r w:rsidRPr="008C5183">
                                      <w:rPr>
                                        <w:sz w:val="20"/>
                                        <w:szCs w:val="20"/>
                                      </w:rPr>
                                      <w:t>Infection windo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Straight Connector 15"/>
                              <wps:cNvCnPr/>
                              <wps:spPr>
                                <a:xfrm>
                                  <a:off x="2148840" y="419100"/>
                                  <a:ext cx="342900" cy="0"/>
                                </a:xfrm>
                                <a:prstGeom prst="line">
                                  <a:avLst/>
                                </a:prstGeom>
                                <a:ln>
                                  <a:solidFill>
                                    <a:schemeClr val="accent2"/>
                                  </a:solidFill>
                                </a:ln>
                              </wps:spPr>
                              <wps:style>
                                <a:lnRef idx="2">
                                  <a:schemeClr val="accent1"/>
                                </a:lnRef>
                                <a:fillRef idx="0">
                                  <a:schemeClr val="accent1"/>
                                </a:fillRef>
                                <a:effectRef idx="1">
                                  <a:schemeClr val="accent1"/>
                                </a:effectRef>
                                <a:fontRef idx="minor">
                                  <a:schemeClr val="tx1"/>
                                </a:fontRef>
                              </wps:style>
                              <wps:bodyPr/>
                            </wps:wsp>
                            <wps:wsp>
                              <wps:cNvPr id="16" name="Straight Connector 16"/>
                              <wps:cNvCnPr/>
                              <wps:spPr>
                                <a:xfrm>
                                  <a:off x="2148840" y="124460"/>
                                  <a:ext cx="342900" cy="0"/>
                                </a:xfrm>
                                <a:prstGeom prst="line">
                                  <a:avLst/>
                                </a:prstGeom>
                                <a:ln>
                                  <a:solidFill>
                                    <a:schemeClr val="accent3"/>
                                  </a:solidFill>
                                </a:ln>
                              </wps:spPr>
                              <wps:style>
                                <a:lnRef idx="2">
                                  <a:schemeClr val="accent1"/>
                                </a:lnRef>
                                <a:fillRef idx="0">
                                  <a:schemeClr val="accent1"/>
                                </a:fillRef>
                                <a:effectRef idx="1">
                                  <a:schemeClr val="accent1"/>
                                </a:effectRef>
                                <a:fontRef idx="minor">
                                  <a:schemeClr val="tx1"/>
                                </a:fontRef>
                              </wps:style>
                              <wps:bodyPr/>
                            </wps:wsp>
                            <wps:wsp>
                              <wps:cNvPr id="17" name="Text Box 17"/>
                              <wps:cNvSpPr txBox="1"/>
                              <wps:spPr>
                                <a:xfrm>
                                  <a:off x="2491740" y="0"/>
                                  <a:ext cx="125730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0041A0C" w14:textId="77777777" w:rsidR="00B85ACD" w:rsidRPr="008C5183" w:rsidRDefault="00B85ACD" w:rsidP="00266CE7">
                                    <w:pPr>
                                      <w:rPr>
                                        <w:sz w:val="20"/>
                                        <w:szCs w:val="20"/>
                                      </w:rPr>
                                    </w:pPr>
                                    <w:r w:rsidRPr="008C5183">
                                      <w:rPr>
                                        <w:sz w:val="20"/>
                                        <w:szCs w:val="20"/>
                                      </w:rPr>
                                      <w:t>Base Case</w:t>
                                    </w:r>
                                  </w:p>
                                  <w:p w14:paraId="68682695" w14:textId="77777777" w:rsidR="00B85ACD" w:rsidRPr="008C5183" w:rsidRDefault="00B85ACD" w:rsidP="00266CE7">
                                    <w:pPr>
                                      <w:rPr>
                                        <w:sz w:val="20"/>
                                        <w:szCs w:val="20"/>
                                      </w:rPr>
                                    </w:pPr>
                                  </w:p>
                                  <w:p w14:paraId="7E9D1571" w14:textId="77777777" w:rsidR="00B85ACD" w:rsidRPr="008C5183" w:rsidRDefault="00B85ACD" w:rsidP="00266CE7">
                                    <w:pPr>
                                      <w:rPr>
                                        <w:sz w:val="20"/>
                                        <w:szCs w:val="20"/>
                                      </w:rPr>
                                    </w:pPr>
                                    <w:r>
                                      <w:rPr>
                                        <w:sz w:val="20"/>
                                        <w:szCs w:val="20"/>
                                      </w:rPr>
                                      <w:t>CD4 C</w:t>
                                    </w:r>
                                    <w:r w:rsidRPr="008C5183">
                                      <w:rPr>
                                        <w:sz w:val="20"/>
                                        <w:szCs w:val="20"/>
                                      </w:rPr>
                                      <w:t>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15077A" id="Group 18" o:spid="_x0000_s1026" style="position:absolute;margin-left:27pt;margin-top:-135.8pt;width:297pt;height:189.05pt;z-index:251707392" coordsize="37719,24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">
                      <v:group id="Group 10" o:spid="_x0000_s1027" style="position:absolute;top:1282;width:37719;height:22314" coordsize="37719,198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line id="Straight Connector 2" o:spid="_x0000_s1028" style="position:absolute;visibility:visible;mso-wrap-style:square" from="0,15995" to="32004,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rEnMQAAADaAAAADwAAAGRycy9kb3ducmV2LnhtbESPQWvCQBSE70L/w/IKvYhujBg1dZXS&#10;UvAi0tSD3h7ZZxKafRuyWxP/vSsIHoeZ+YZZbXpTiwu1rrKsYDKOQBDnVldcKDj8fo8WIJxH1lhb&#10;JgVXcrBZvwxWmGrb8Q9dMl+IAGGXooLS+yaV0uUlGXRj2xAH72xbgz7ItpC6xS7ATS3jKEqkwYrD&#10;QokNfZaU/2X/RsHXIemyZTGbDyfTXb/kfXw87YxSb6/9xzsIT71/hh/trVYQw/1KuAFyf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esScxAAAANoAAAAPAAAAAAAAAAAA&#10;AAAAAKECAABkcnMvZG93bnJldi54bWxQSwUGAAAAAAQABAD5AAAAkgMAAAAA&#10;" strokecolor="black [3213]" strokeweight="1pt"/>
                        <v:line id="Straight Connector 3" o:spid="_x0000_s1029" style="position:absolute;visibility:visible;mso-wrap-style:square" from="0,11423" to="32004,11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REdcMAAADaAAAADwAAAGRycy9kb3ducmV2LnhtbESP3WoCMRSE7wu+QzhC72pWS4uuRtGW&#10;Ugsq+PMAh81xd3FzsiSnur59Uyj0cpiZb5jZonONulKItWcDw0EGirjwtubSwOn48TQGFQXZYuOZ&#10;DNwpwmLee5hhbv2N93Q9SKkShGOOBiqRNtc6FhU5jAPfEifv7INDSTKU2ga8Jbhr9CjLXrXDmtNC&#10;hS29VVRcDt/OgHz6+2a9G01Wrf4KL/Z9UsatGPPY75ZTUEKd/If/2mtr4Bl+r6Qbo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URHXDAAAA2gAAAA8AAAAAAAAAAAAA&#10;AAAAoQIAAGRycy9kb3ducmV2LnhtbFBLBQYAAAAABAAEAPkAAACRAwAAAAA=&#10;" strokecolor="#9bbb59 [3206]" strokeweight="2pt">
                          <v:shadow on="t" color="black" opacity="24903f" origin=",.5" offset="0,.55556mm"/>
                        </v:line>
                        <v:line id="Straight Connector 4" o:spid="_x0000_s1030" style="position:absolute;visibility:visible;mso-wrap-style:square" from="0,4572" to="4572,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Z+l78AAADaAAAADwAAAGRycy9kb3ducmV2LnhtbESPzQrCMBCE74LvEFbwIpoqUqUaRRTB&#10;i4o/D7A0a1tsNqWJWt/eCILHYWa+YebLxpTiSbUrLCsYDiIQxKnVBWcKrpdtfwrCeWSNpWVS8CYH&#10;y0W7NcdE2xef6Hn2mQgQdgkqyL2vEildmpNBN7AVcfButjbog6wzqWt8Bbgp5SiKYmmw4LCQY0Xr&#10;nNL7+WEUxIfbaLqPx8dqsrGTTeZ7qd32lOp2mtUMhKfG/8O/9k4rGMP3SrgBcvE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wZ+l78AAADaAAAADwAAAAAAAAAAAAAAAACh&#10;AgAAZHJzL2Rvd25yZXYueG1sUEsFBgAAAAAEAAQA+QAAAI0DAAAAAA==&#10;" strokecolor="#c0504d [3205]" strokeweight="2pt">
                          <v:shadow on="t" color="black" opacity="24903f" origin=",.5" offset="0,.55556mm"/>
                        </v:line>
                        <v:line id="Straight Connector 5" o:spid="_x0000_s1031" style="position:absolute;flip:y;visibility:visible;mso-wrap-style:square" from="4572,4572" to="4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SUWMAAAADaAAAADwAAAGRycy9kb3ducmV2LnhtbESPQWsCMRSE70L/Q3iFXkSzSlvK1ihS&#10;EIq3WtvzY/PcDW5eluStu/33jSB4HGbmG2a1GX2rLhSTC2xgMS9AEVfBOq4NHL93szdQSZAttoHJ&#10;wB8l2KwfJissbRj4iy4HqVWGcCrRQCPSlVqnqiGPaR464uydQvQoWcZa24hDhvtWL4viVXt0nBca&#10;7Oijoep86H2muP05xr5/ll/8oeVUttqNgzFPj+P2HZTQKPfwrf1pDbzA9Uq+AXr9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tElFjAAAAA2gAAAA8AAAAAAAAAAAAAAAAA&#10;oQIAAGRycy9kb3ducmV2LnhtbFBLBQYAAAAABAAEAPkAAACOAwAAAAA=&#10;" strokecolor="#c0504d [3205]" strokeweight="2pt">
                          <v:shadow on="t" color="black" opacity="24903f" origin=",.5" offset="0,.55556mm"/>
                        </v:line>
                        <v:line id="Straight Connector 6" o:spid="_x0000_s1032" style="position:absolute;visibility:visible;mso-wrap-style:square" from="4572,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hFe78AAADaAAAADwAAAGRycy9kb3ducmV2LnhtbESPzQrCMBCE74LvEFbwIpoqUqUaRRTB&#10;i4o/D7A0a1tsNqWJWt/eCILHYeabYebLxpTiSbUrLCsYDiIQxKnVBWcKrpdtfwrCeWSNpWVS8CYH&#10;y0W7NcdE2xef6Hn2mQgl7BJUkHtfJVK6NCeDbmAr4uDdbG3QB1lnUtf4CuWmlKMoiqXBgsNCjhWt&#10;c0rv54dREB9uo+k+Hh+rycZONpnvpXbbU6rbaVYzEJ4a/w//6J0OHHyvhBs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JhFe78AAADaAAAADwAAAAAAAAAAAAAAAACh&#10;AgAAZHJzL2Rvd25yZXYueG1sUEsFBgAAAAAEAAQA+QAAAI0DAAAAAA==&#10;" strokecolor="#c0504d [3205]" strokeweight="2pt">
                          <v:shadow on="t" color="black" opacity="24903f" origin=",.5" offset="0,.55556mm"/>
                        </v:line>
                        <v:shapetype id="_x0000_t202" coordsize="21600,21600" o:spt="202" path="m,l,21600r21600,l21600,xe">
                          <v:stroke joinstyle="miter"/>
                          <v:path gradientshapeok="t" o:connecttype="rect"/>
                        </v:shapetype>
                        <v:shape id="Text Box 7" o:spid="_x0000_s1033" type="#_x0000_t202" style="position:absolute;left:28575;top:16002;width:9144;height:3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13CA395B" w14:textId="77777777" w:rsidR="00B85ACD" w:rsidRPr="002E5C67" w:rsidRDefault="00B85ACD" w:rsidP="00266CE7">
                                <w:pPr>
                                  <w:rPr>
                                    <w:sz w:val="20"/>
                                    <w:szCs w:val="20"/>
                                  </w:rPr>
                                </w:pPr>
                                <w:r w:rsidRPr="002E5C67">
                                  <w:rPr>
                                    <w:sz w:val="20"/>
                                    <w:szCs w:val="20"/>
                                  </w:rPr>
                                  <w:t xml:space="preserve">18 years </w:t>
                                </w:r>
                                <w:r>
                                  <w:rPr>
                                    <w:sz w:val="20"/>
                                    <w:szCs w:val="20"/>
                                  </w:rPr>
                                  <w:t>prior to dx</w:t>
                                </w:r>
                              </w:p>
                            </w:txbxContent>
                          </v:textbox>
                        </v:shape>
                        <v:shape id="Text Box 9" o:spid="_x0000_s1034" type="#_x0000_t202" style="position:absolute;left:2286;top:16002;width:9144;height:3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50070910" w14:textId="77777777" w:rsidR="00B85ACD" w:rsidRPr="002E5C67" w:rsidRDefault="00B85ACD" w:rsidP="00266CE7">
                                <w:pPr>
                                  <w:rPr>
                                    <w:sz w:val="20"/>
                                    <w:szCs w:val="20"/>
                                  </w:rPr>
                                </w:pPr>
                                <w:r>
                                  <w:rPr>
                                    <w:sz w:val="20"/>
                                    <w:szCs w:val="20"/>
                                  </w:rPr>
                                  <w:t>1.5 years prior to dx</w:t>
                                </w:r>
                              </w:p>
                            </w:txbxContent>
                          </v:textbox>
                        </v:shape>
                        <v:line id="Straight Connector 1" o:spid="_x0000_s1035" style="position:absolute;visibility:visible;mso-wrap-style:square" from="0,0" to="0,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ha68EAAADaAAAADwAAAGRycy9kb3ducmV2LnhtbERPTYvCMBC9C/6HMIKXZU1V1LUaRRTB&#10;iyxbPezehmZsi82kNNHWf2+EBU/D433Oct2aUtypdoVlBcNBBII4tbrgTMH5tP/8AuE8ssbSMil4&#10;kIP1qttZYqxtwz90T3wmQgi7GBXk3lexlC7NyaAb2Io4cBdbG/QB1pnUNTYh3JRyFEVTabDg0JBj&#10;Rduc0mtyMwp252mTzLPJ7GM4PrZz/h79/h2NUv1eu1mA8NT6t/jffdBhPrxeeV2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qFrrwQAAANoAAAAPAAAAAAAAAAAAAAAA&#10;AKECAABkcnMvZG93bnJldi54bWxQSwUGAAAAAAQABAD5AAAAjwMAAAAA&#10;" strokecolor="black [3213]" strokeweight="1pt"/>
                      </v:group>
                      <v:shape id="Text Box 14" o:spid="_x0000_s1036" type="#_x0000_t202" style="position:absolute;left:10058;top:21723;width:11366;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KKQ8QA&#10;AADbAAAADwAAAGRycy9kb3ducmV2LnhtbERPTUvDQBC9F/wPywhepNkkipSYbRFFESwptj14HLNj&#10;Es3Oht01jf76riD0No/3OeVqMr0YyfnOsoIsSUEQ11Z33CjY7x7nCxA+IGvsLZOCH/KwWp7NSiy0&#10;PfArjdvQiBjCvkAFbQhDIaWvWzLoEzsQR+7DOoMhQtdI7fAQw00v8zS9kQY7jg0tDnTfUv21/TYK&#10;fjdubfN8/ZS9v111Y3i4/KxeKqUuzqe7WxCBpnAS/7ufdZx/DX+/xAPk8gg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yikPEAAAA2wAAAA8AAAAAAAAAAAAAAAAAmAIAAGRycy9k&#10;b3ducmV2LnhtbFBLBQYAAAAABAAEAPUAAACJAwAAAAA=&#10;" filled="f" stroked="f">
                        <v:textbox>
                          <w:txbxContent>
                            <w:p w14:paraId="38F37CB6" w14:textId="77777777" w:rsidR="00B85ACD" w:rsidRPr="008C5183" w:rsidRDefault="00B85ACD" w:rsidP="00266CE7">
                              <w:pPr>
                                <w:rPr>
                                  <w:sz w:val="20"/>
                                  <w:szCs w:val="20"/>
                                </w:rPr>
                              </w:pPr>
                              <w:r w:rsidRPr="008C5183">
                                <w:rPr>
                                  <w:sz w:val="20"/>
                                  <w:szCs w:val="20"/>
                                </w:rPr>
                                <w:t>Infection window</w:t>
                              </w:r>
                            </w:p>
                          </w:txbxContent>
                        </v:textbox>
                      </v:shape>
                      <v:line id="Straight Connector 15" o:spid="_x0000_s1037" style="position:absolute;visibility:visible;mso-wrap-style:square" from="21488,4191" to="24917,4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tFjcIAAADbAAAADwAAAGRycy9kb3ducmV2LnhtbERP22rCQBB9L/gPywi+iG6UNgnRVUQJ&#10;9KUVLx8wZMckmJ0N2dXEv+8WCn2bw7nOejuYRjypc7VlBYt5BIK4sLrmUsH1ks9SEM4ja2wsk4IX&#10;OdhuRm9rzLTt+UTPsy9FCGGXoYLK+zaT0hUVGXRz2xIH7mY7gz7ArpS6wz6Em0YuoyiWBmsODRW2&#10;tK+ouJ8fRkH8fVumX/H7sU0ONjmUflrYfKrUZDzsViA8Df5f/Of+1GH+B/z+Eg6Qm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utFjcIAAADbAAAADwAAAAAAAAAAAAAA&#10;AAChAgAAZHJzL2Rvd25yZXYueG1sUEsFBgAAAAAEAAQA+QAAAJADAAAAAA==&#10;" strokecolor="#c0504d [3205]" strokeweight="2pt">
                        <v:shadow on="t" color="black" opacity="24903f" origin=",.5" offset="0,.55556mm"/>
                      </v:line>
                      <v:line id="Straight Connector 16" o:spid="_x0000_s1038" style="position:absolute;visibility:visible;mso-wrap-style:square" from="21488,1244" to="24917,1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cuHMAAAADbAAAADwAAAGRycy9kb3ducmV2LnhtbERP22oCMRB9L/gPYYS+1axCpa5GqYpo&#10;oQrafsCwGXeXbiZLMur696ZQ6NscznVmi8416koh1p4NDAcZKOLC25pLA99fm5c3UFGQLTaeycCd&#10;IizmvacZ5tbf+EjXk5QqhXDM0UAl0uZax6Iih3HgW+LEnX1wKAmGUtuAtxTuGj3KsrF2WHNqqLCl&#10;VUXFz+niDMjW3z93h9Fk2eqP8GrXkzLuxZjnfvc+BSXUyb/4z72zaf4Yfn9JB+j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DHLhzAAAAA2wAAAA8AAAAAAAAAAAAAAAAA&#10;oQIAAGRycy9kb3ducmV2LnhtbFBLBQYAAAAABAAEAPkAAACOAwAAAAA=&#10;" strokecolor="#9bbb59 [3206]" strokeweight="2pt">
                        <v:shadow on="t" color="black" opacity="24903f" origin=",.5" offset="0,.55556mm"/>
                      </v:line>
                      <v:shape id="Text Box 17" o:spid="_x0000_s1039" type="#_x0000_t202" style="position:absolute;left:24917;width:1257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70041A0C" w14:textId="77777777" w:rsidR="00B85ACD" w:rsidRPr="008C5183" w:rsidRDefault="00B85ACD" w:rsidP="00266CE7">
                              <w:pPr>
                                <w:rPr>
                                  <w:sz w:val="20"/>
                                  <w:szCs w:val="20"/>
                                </w:rPr>
                              </w:pPr>
                              <w:r w:rsidRPr="008C5183">
                                <w:rPr>
                                  <w:sz w:val="20"/>
                                  <w:szCs w:val="20"/>
                                </w:rPr>
                                <w:t>Base Case</w:t>
                              </w:r>
                            </w:p>
                            <w:p w14:paraId="68682695" w14:textId="77777777" w:rsidR="00B85ACD" w:rsidRPr="008C5183" w:rsidRDefault="00B85ACD" w:rsidP="00266CE7">
                              <w:pPr>
                                <w:rPr>
                                  <w:sz w:val="20"/>
                                  <w:szCs w:val="20"/>
                                </w:rPr>
                              </w:pPr>
                            </w:p>
                            <w:p w14:paraId="7E9D1571" w14:textId="77777777" w:rsidR="00B85ACD" w:rsidRPr="008C5183" w:rsidRDefault="00B85ACD" w:rsidP="00266CE7">
                              <w:pPr>
                                <w:rPr>
                                  <w:sz w:val="20"/>
                                  <w:szCs w:val="20"/>
                                </w:rPr>
                              </w:pPr>
                              <w:r>
                                <w:rPr>
                                  <w:sz w:val="20"/>
                                  <w:szCs w:val="20"/>
                                </w:rPr>
                                <w:t>CD4 C</w:t>
                              </w:r>
                              <w:r w:rsidRPr="008C5183">
                                <w:rPr>
                                  <w:sz w:val="20"/>
                                  <w:szCs w:val="20"/>
                                </w:rPr>
                                <w:t>ase</w:t>
                              </w:r>
                            </w:p>
                          </w:txbxContent>
                        </v:textbox>
                      </v:shape>
                      <w10:wrap type="through"/>
                    </v:group>
                  </w:pict>
                </mc:Fallback>
              </mc:AlternateContent>
            </w:r>
            <w:r>
              <w:rPr>
                <w:noProof/>
              </w:rPr>
              <mc:AlternateContent>
                <mc:Choice Requires="wps">
                  <w:drawing>
                    <wp:anchor distT="0" distB="0" distL="114300" distR="114300" simplePos="0" relativeHeight="251706368" behindDoc="0" locked="0" layoutInCell="1" allowOverlap="1" wp14:anchorId="03337C93" wp14:editId="693ED51D">
                      <wp:simplePos x="0" y="0"/>
                      <wp:positionH relativeFrom="column">
                        <wp:posOffset>-215900</wp:posOffset>
                      </wp:positionH>
                      <wp:positionV relativeFrom="paragraph">
                        <wp:posOffset>-1289685</wp:posOffset>
                      </wp:positionV>
                      <wp:extent cx="1299845" cy="914400"/>
                      <wp:effectExtent l="0" t="0" r="10477" b="0"/>
                      <wp:wrapSquare wrapText="bothSides"/>
                      <wp:docPr id="13" name="Text Box 13"/>
                      <wp:cNvGraphicFramePr/>
                      <a:graphic xmlns:a="http://schemas.openxmlformats.org/drawingml/2006/main">
                        <a:graphicData uri="http://schemas.microsoft.com/office/word/2010/wordprocessingShape">
                          <wps:wsp>
                            <wps:cNvSpPr txBox="1"/>
                            <wps:spPr>
                              <a:xfrm rot="16200000">
                                <a:off x="0" y="0"/>
                                <a:ext cx="1299845" cy="9144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B4C7ECB" w14:textId="77777777" w:rsidR="00B85ACD" w:rsidRPr="002E5C67" w:rsidRDefault="00B85ACD" w:rsidP="00266CE7">
                                  <w:pPr>
                                    <w:rPr>
                                      <w:sz w:val="20"/>
                                      <w:szCs w:val="20"/>
                                    </w:rPr>
                                  </w:pPr>
                                  <w:r w:rsidRPr="002E5C67">
                                    <w:rPr>
                                      <w:sz w:val="20"/>
                                      <w:szCs w:val="20"/>
                                    </w:rPr>
                                    <w:t>Infection probabil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337C93" id="Text Box 13" o:spid="_x0000_s1040" type="#_x0000_t202" style="position:absolute;margin-left:-17pt;margin-top:-101.55pt;width:102.35pt;height:1in;rotation:-90;z-index:251706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" filled="f" stroked="f">
                      <v:textbox>
                        <w:txbxContent>
                          <w:p w14:paraId="6B4C7ECB" w14:textId="77777777" w:rsidR="00B85ACD" w:rsidRPr="002E5C67" w:rsidRDefault="00B85ACD" w:rsidP="00266CE7">
                            <w:pPr>
                              <w:rPr>
                                <w:sz w:val="20"/>
                                <w:szCs w:val="20"/>
                              </w:rPr>
                            </w:pPr>
                            <w:r w:rsidRPr="002E5C67">
                              <w:rPr>
                                <w:sz w:val="20"/>
                                <w:szCs w:val="20"/>
                              </w:rPr>
                              <w:t>Infection probability</w:t>
                            </w:r>
                          </w:p>
                        </w:txbxContent>
                      </v:textbox>
                      <w10:wrap type="square"/>
                    </v:shape>
                  </w:pict>
                </mc:Fallback>
              </mc:AlternateContent>
            </w:r>
          </w:p>
        </w:tc>
      </w:tr>
    </w:tbl>
    <w:p w14:paraId="4CBDF487" w14:textId="77777777" w:rsidR="00266CE7" w:rsidRDefault="00266CE7" w:rsidP="00266CE7">
      <w:pPr>
        <w:ind w:left="360"/>
      </w:pPr>
    </w:p>
    <w:p w14:paraId="555AD360" w14:textId="4B0975FC" w:rsidR="00266CE7" w:rsidRDefault="001D2D6D" w:rsidP="001C3DFF">
      <w:pPr>
        <w:tabs>
          <w:tab w:val="left" w:pos="810"/>
        </w:tabs>
        <w:ind w:left="720"/>
      </w:pPr>
      <w:r>
        <w:t xml:space="preserve">The remaining 50% of infection probability will be distributed between </w:t>
      </w:r>
      <w:r w:rsidR="00A04ADF">
        <w:t>that median time</w:t>
      </w:r>
      <w:r>
        <w:t xml:space="preserve"> and </w:t>
      </w:r>
      <w:r w:rsidR="006C71C7">
        <w:t>the end of the infection window</w:t>
      </w:r>
      <w:r w:rsidR="00F521A8">
        <w:t xml:space="preserve">. </w:t>
      </w:r>
      <w:r w:rsidR="004328A5">
        <w:t xml:space="preserve">For </w:t>
      </w:r>
      <w:r w:rsidR="004328A5" w:rsidRPr="00523909">
        <w:t xml:space="preserve">the </w:t>
      </w:r>
      <w:r w:rsidR="00523909" w:rsidRPr="00523909">
        <w:t>CD4</w:t>
      </w:r>
      <w:r w:rsidR="004328A5" w:rsidRPr="00523909">
        <w:t xml:space="preserve">&gt;500 group, </w:t>
      </w:r>
      <w:r w:rsidR="004A7247" w:rsidRPr="00523909">
        <w:t>we will do a sensitivity analysis</w:t>
      </w:r>
      <w:r w:rsidR="00266CE7" w:rsidRPr="00523909">
        <w:t xml:space="preserve"> using each of the </w:t>
      </w:r>
      <w:r w:rsidR="00680FE1">
        <w:t xml:space="preserve">suggested </w:t>
      </w:r>
      <w:r w:rsidR="00523909" w:rsidRPr="00523909">
        <w:t>medians</w:t>
      </w:r>
      <w:r w:rsidR="004A7247" w:rsidRPr="00523909">
        <w:t>.</w:t>
      </w:r>
      <w:r w:rsidR="00266CE7" w:rsidRPr="00523909">
        <w:t xml:space="preserve"> If the impact is minor, we will use 1.5 years</w:t>
      </w:r>
      <w:r w:rsidR="009443DF">
        <w:t xml:space="preserve"> as a midpoint estimate</w:t>
      </w:r>
      <w:r w:rsidR="00266CE7" w:rsidRPr="00523909">
        <w:t xml:space="preserve">, and for simplicity we use 1.5 in </w:t>
      </w:r>
      <w:r w:rsidR="002802B2">
        <w:t>this</w:t>
      </w:r>
      <w:r w:rsidR="00266CE7">
        <w:t xml:space="preserve"> proposal.</w:t>
      </w:r>
    </w:p>
    <w:p w14:paraId="4B595C7C" w14:textId="6C8D36EB" w:rsidR="00222026" w:rsidRDefault="00222026" w:rsidP="0023162F">
      <w:pPr>
        <w:pStyle w:val="ListParagraph"/>
        <w:numPr>
          <w:ilvl w:val="0"/>
          <w:numId w:val="1"/>
        </w:numPr>
      </w:pPr>
      <w:r>
        <w:t xml:space="preserve">The </w:t>
      </w:r>
      <w:r w:rsidR="009B0FEA">
        <w:t>cases with “short” infection windows</w:t>
      </w:r>
      <w:r>
        <w:t xml:space="preserve"> will receive the typical Base Case probability distribution, uniformly distributed between diagnosis and LNT. “Short” windows are those </w:t>
      </w:r>
      <w:r w:rsidR="00FA0A63">
        <w:t>for which</w:t>
      </w:r>
      <w:r w:rsidR="001C3DFF">
        <w:t xml:space="preserve"> the </w:t>
      </w:r>
      <w:r w:rsidR="0063716E">
        <w:t xml:space="preserve">uniform probability distribution </w:t>
      </w:r>
      <w:r w:rsidR="00640F23">
        <w:t xml:space="preserve">places more </w:t>
      </w:r>
      <w:r w:rsidR="00640F23">
        <w:lastRenderedPageBreak/>
        <w:t>infection probability closer to diagnosis</w:t>
      </w:r>
      <w:r>
        <w:t xml:space="preserve"> </w:t>
      </w:r>
      <w:r w:rsidR="0063716E">
        <w:t>than the</w:t>
      </w:r>
      <w:r>
        <w:t xml:space="preserve"> CD4</w:t>
      </w:r>
      <w:r w:rsidR="0063716E">
        <w:t xml:space="preserve">-based </w:t>
      </w:r>
      <w:r w:rsidR="00381D1C">
        <w:t>approach</w:t>
      </w:r>
      <w:r w:rsidR="001C3DFF">
        <w:t xml:space="preserve">. </w:t>
      </w:r>
      <w:r>
        <w:t xml:space="preserve">The </w:t>
      </w:r>
      <w:r w:rsidR="00DD1436">
        <w:t>latter</w:t>
      </w:r>
      <w:r>
        <w:t xml:space="preserve"> places 50% probability of infection within the median time to CD4 count. The </w:t>
      </w:r>
      <w:r w:rsidR="00DD1436">
        <w:t>former</w:t>
      </w:r>
      <w:r>
        <w:t xml:space="preserve"> places 50% probability </w:t>
      </w:r>
      <w:r w:rsidR="00235632">
        <w:t>within</w:t>
      </w:r>
      <w:r>
        <w:t xml:space="preserve"> the midpoint </w:t>
      </w:r>
      <w:r w:rsidR="00B74EA0">
        <w:t>of the window</w:t>
      </w:r>
      <w:r>
        <w:t xml:space="preserve">.  Cases with windows shorter than 2 times the median time to CD4 will thus have </w:t>
      </w:r>
      <w:r w:rsidR="00BC23F2">
        <w:t xml:space="preserve">more probability of infection </w:t>
      </w:r>
      <w:r w:rsidR="00A133DF">
        <w:t>near</w:t>
      </w:r>
      <w:r>
        <w:t xml:space="preserve"> diagnosis using a uniform distribution. For</w:t>
      </w:r>
      <w:r w:rsidR="006C71C7">
        <w:t xml:space="preserve"> example, under the Base Case, a case with CD4&gt;500 with an LNT 2 years prior to diagnosis would have </w:t>
      </w:r>
      <w:r w:rsidR="00275446">
        <w:t>50</w:t>
      </w:r>
      <w:r w:rsidR="006C71C7">
        <w:t>% of their infec</w:t>
      </w:r>
      <w:r w:rsidR="00275446">
        <w:t>tion probability fall within 1</w:t>
      </w:r>
      <w:r w:rsidR="006C71C7">
        <w:t xml:space="preserve"> years prior to diagnosis</w:t>
      </w:r>
      <w:r w:rsidR="00275446">
        <w:t>, and the CD4-based median is 1.5 years</w:t>
      </w:r>
      <w:r w:rsidR="006C71C7">
        <w:t>. This case woul</w:t>
      </w:r>
      <w:r w:rsidR="00275446">
        <w:t>d need an infection window of 3</w:t>
      </w:r>
      <w:r w:rsidR="006C71C7">
        <w:t xml:space="preserve"> years</w:t>
      </w:r>
      <w:r w:rsidR="00275446">
        <w:t xml:space="preserve"> or more</w:t>
      </w:r>
      <w:r w:rsidR="006C71C7">
        <w:t xml:space="preserve"> in order to have a “long” infection window</w:t>
      </w:r>
      <w:r w:rsidR="00602033">
        <w:t xml:space="preserve"> for their CD4 category</w:t>
      </w:r>
      <w:r>
        <w:t>.</w:t>
      </w:r>
    </w:p>
    <w:p w14:paraId="74696177" w14:textId="18FE9875" w:rsidR="009B79C2" w:rsidRDefault="009B79C2" w:rsidP="009B79C2">
      <w:pPr>
        <w:pStyle w:val="Heading1"/>
      </w:pPr>
      <w:r>
        <w:t>Expected Impact</w:t>
      </w:r>
    </w:p>
    <w:p w14:paraId="3B221091" w14:textId="3AD85564" w:rsidR="00CF41A0" w:rsidRDefault="00EC4577" w:rsidP="00C12264">
      <w:r>
        <w:t>There are</w:t>
      </w:r>
      <w:r w:rsidR="000F2560">
        <w:t xml:space="preserve"> 3016 cases in 2005-2014 with testing history (59% of the </w:t>
      </w:r>
      <w:r>
        <w:t xml:space="preserve">full </w:t>
      </w:r>
      <w:r w:rsidR="000F2560">
        <w:t>sample</w:t>
      </w:r>
      <w:r>
        <w:t>, N=5148</w:t>
      </w:r>
      <w:r w:rsidR="000F2560">
        <w:t>)</w:t>
      </w:r>
      <w:r>
        <w:t xml:space="preserve">. Their breakdown by </w:t>
      </w:r>
      <w:r w:rsidR="006B0B5F">
        <w:t>CD4</w:t>
      </w:r>
      <w:r>
        <w:t>-count and infection window length</w:t>
      </w:r>
      <w:r w:rsidR="006B0B5F">
        <w:t xml:space="preserve"> is shown in </w:t>
      </w:r>
      <w:r w:rsidR="004D52CC">
        <w:t>Figure</w:t>
      </w:r>
      <w:r w:rsidR="006B0B5F">
        <w:t xml:space="preserve"> 2.</w:t>
      </w:r>
      <w:r w:rsidR="000F2560">
        <w:t xml:space="preserve"> </w:t>
      </w:r>
      <w:r w:rsidR="00DC3308">
        <w:t xml:space="preserve"> About 10</w:t>
      </w:r>
      <w:r w:rsidR="00004D5E">
        <w:t>% of these cases that contribute data to the TID would have their infection probability shifted closer to the t</w:t>
      </w:r>
      <w:r w:rsidR="00EF2938">
        <w:t>ime of diagnosis</w:t>
      </w:r>
      <w:r w:rsidR="006201F7">
        <w:t xml:space="preserve"> under</w:t>
      </w:r>
      <w:r w:rsidR="00EF2938">
        <w:t xml:space="preserve"> the CD4</w:t>
      </w:r>
      <w:r w:rsidR="00004D5E">
        <w:t xml:space="preserve"> Case. </w:t>
      </w:r>
      <w:r w:rsidR="00524124">
        <w:t xml:space="preserve">There is a slightly higher impact among non-MSM (17%) than among MSM (8%) (Table 3). </w:t>
      </w:r>
      <w:r w:rsidR="00C55BCB">
        <w:t>Table 3 also shows that about 13</w:t>
      </w:r>
      <w:r w:rsidR="00CF41A0">
        <w:t>% of cases contributing to the TID get the 18</w:t>
      </w:r>
      <w:r w:rsidR="00A03CC4">
        <w:t>-</w:t>
      </w:r>
      <w:r w:rsidR="00CF41A0">
        <w:t>y</w:t>
      </w:r>
      <w:r w:rsidR="00A03CC4">
        <w:t>ear</w:t>
      </w:r>
      <w:r w:rsidR="00CF41A0">
        <w:t xml:space="preserve"> window assumption due to ne</w:t>
      </w:r>
      <w:r w:rsidR="00C55BCB">
        <w:t>ver having had a negative test</w:t>
      </w:r>
      <w:r w:rsidR="00737E4E">
        <w:t xml:space="preserve">. </w:t>
      </w:r>
      <w:r w:rsidR="00C55BCB">
        <w:t xml:space="preserve"> </w:t>
      </w:r>
      <w:r w:rsidR="00953A4C">
        <w:t xml:space="preserve">Only </w:t>
      </w:r>
      <w:r w:rsidR="00C55BCB">
        <w:t>30% of those cases wo</w:t>
      </w:r>
      <w:r w:rsidR="00953A4C">
        <w:t>uld be impacted by the CD4 Case, given the high proportion of these cases with low CD4 counts (Table 4).</w:t>
      </w:r>
    </w:p>
    <w:p w14:paraId="4CC04750" w14:textId="027E15FB" w:rsidR="006B0B5F" w:rsidRDefault="00CF41A0" w:rsidP="00E23BE8">
      <w:pPr>
        <w:ind w:firstLine="720"/>
      </w:pPr>
      <w:r>
        <w:t>The CD4 Case</w:t>
      </w:r>
      <w:r w:rsidR="00700F2A">
        <w:t xml:space="preserve"> represents a valuable increase in </w:t>
      </w:r>
      <w:r w:rsidR="00C04D95">
        <w:t>the</w:t>
      </w:r>
      <w:r w:rsidR="00700F2A">
        <w:t xml:space="preserve"> precision of </w:t>
      </w:r>
      <w:r w:rsidR="006C1A0B">
        <w:t>our</w:t>
      </w:r>
      <w:r w:rsidR="00700F2A">
        <w:t xml:space="preserve"> estimates, in terms of our confidence that individuals with long infection windows are being given reasonable infection scenarios. However, the magnitude of impact on the undiagnosed estimates </w:t>
      </w:r>
      <w:r w:rsidR="00700F2A">
        <w:rPr>
          <w:i/>
        </w:rPr>
        <w:t xml:space="preserve">in this </w:t>
      </w:r>
      <w:r w:rsidR="00700F2A" w:rsidRPr="00700F2A">
        <w:rPr>
          <w:i/>
        </w:rPr>
        <w:t>population</w:t>
      </w:r>
      <w:r w:rsidR="00700F2A">
        <w:t xml:space="preserve"> </w:t>
      </w:r>
      <w:r w:rsidR="00700F2A" w:rsidRPr="00700F2A">
        <w:t>will</w:t>
      </w:r>
      <w:r>
        <w:t xml:space="preserve"> likely be </w:t>
      </w:r>
      <w:r w:rsidR="00700F2A">
        <w:t>minor.</w:t>
      </w:r>
      <w:r>
        <w:t xml:space="preserve"> </w:t>
      </w:r>
      <w:r w:rsidR="001B6FF2">
        <w:t>There is g</w:t>
      </w:r>
      <w:r w:rsidR="00E82579">
        <w:t>reater potential for impact in</w:t>
      </w:r>
      <w:r w:rsidR="001B6FF2">
        <w:t xml:space="preserve"> population</w:t>
      </w:r>
      <w:r w:rsidR="00E82579">
        <w:t>s</w:t>
      </w:r>
      <w:r w:rsidR="001B6FF2">
        <w:t xml:space="preserve"> with </w:t>
      </w:r>
      <w:r w:rsidR="00E82579">
        <w:t>a greater percentage of</w:t>
      </w:r>
      <w:r w:rsidR="001B6FF2">
        <w:t xml:space="preserve"> individuals reporting never having had a last negative test. </w:t>
      </w:r>
    </w:p>
    <w:p w14:paraId="42C93D9C" w14:textId="3E812B34" w:rsidR="004D52CC" w:rsidRDefault="004D52CC"/>
    <w:tbl>
      <w:tblPr>
        <w:tblStyle w:val="TableGrid"/>
        <w:tblW w:w="0" w:type="auto"/>
        <w:tblLook w:val="04A0" w:firstRow="1" w:lastRow="0" w:firstColumn="1" w:lastColumn="0" w:noHBand="0" w:noVBand="1"/>
      </w:tblPr>
      <w:tblGrid>
        <w:gridCol w:w="9576"/>
      </w:tblGrid>
      <w:tr w:rsidR="004D52CC" w:rsidRPr="00737E4E" w14:paraId="223BCE66" w14:textId="77777777" w:rsidTr="00983832">
        <w:tc>
          <w:tcPr>
            <w:tcW w:w="9576" w:type="dxa"/>
            <w:tcBorders>
              <w:top w:val="nil"/>
              <w:left w:val="nil"/>
              <w:bottom w:val="nil"/>
              <w:right w:val="nil"/>
            </w:tcBorders>
          </w:tcPr>
          <w:p w14:paraId="084A3765" w14:textId="77A11CE8" w:rsidR="004D52CC" w:rsidRPr="00737E4E" w:rsidRDefault="00031E08" w:rsidP="0035047E">
            <w:pPr>
              <w:rPr>
                <w:sz w:val="22"/>
                <w:szCs w:val="22"/>
              </w:rPr>
            </w:pPr>
            <w:r w:rsidRPr="00737E4E">
              <w:rPr>
                <w:b/>
                <w:sz w:val="22"/>
                <w:szCs w:val="22"/>
              </w:rPr>
              <w:t>Figure 2</w:t>
            </w:r>
            <w:r w:rsidRPr="00737E4E">
              <w:rPr>
                <w:sz w:val="22"/>
                <w:szCs w:val="22"/>
              </w:rPr>
              <w:t>. Sample sizes and distribution of cases im</w:t>
            </w:r>
            <w:r w:rsidR="00922167" w:rsidRPr="00737E4E">
              <w:rPr>
                <w:sz w:val="22"/>
                <w:szCs w:val="22"/>
              </w:rPr>
              <w:t>pacted by the proposed CD4</w:t>
            </w:r>
            <w:r w:rsidRPr="00737E4E">
              <w:rPr>
                <w:sz w:val="22"/>
                <w:szCs w:val="22"/>
              </w:rPr>
              <w:t xml:space="preserve"> Case. The full sample has N=5148, of which 3016 (</w:t>
            </w:r>
            <w:r w:rsidR="00BA57A3" w:rsidRPr="00737E4E">
              <w:rPr>
                <w:sz w:val="22"/>
                <w:szCs w:val="22"/>
              </w:rPr>
              <w:t>59%</w:t>
            </w:r>
            <w:r w:rsidRPr="00737E4E">
              <w:rPr>
                <w:sz w:val="22"/>
                <w:szCs w:val="22"/>
              </w:rPr>
              <w:t xml:space="preserve">) have non-missing testing histories. </w:t>
            </w:r>
            <w:r w:rsidR="00C55BCB" w:rsidRPr="00737E4E">
              <w:rPr>
                <w:sz w:val="22"/>
                <w:szCs w:val="22"/>
              </w:rPr>
              <w:t xml:space="preserve">The window cutoffs for each CD4 category </w:t>
            </w:r>
            <w:r w:rsidR="0035047E" w:rsidRPr="00737E4E">
              <w:rPr>
                <w:sz w:val="22"/>
                <w:szCs w:val="22"/>
              </w:rPr>
              <w:t>are defined by</w:t>
            </w:r>
            <w:r w:rsidR="00C55BCB" w:rsidRPr="00737E4E">
              <w:rPr>
                <w:sz w:val="22"/>
                <w:szCs w:val="22"/>
              </w:rPr>
              <w:t xml:space="preserve"> 2 times the median time from infection to CD4 (see point 3 in the “Proposed Procedure” section). </w:t>
            </w:r>
          </w:p>
        </w:tc>
      </w:tr>
      <w:tr w:rsidR="004D52CC" w:rsidRPr="00737E4E" w14:paraId="562038AE" w14:textId="77777777" w:rsidTr="00983832">
        <w:trPr>
          <w:trHeight w:val="5813"/>
        </w:trPr>
        <w:tc>
          <w:tcPr>
            <w:tcW w:w="9576" w:type="dxa"/>
            <w:tcBorders>
              <w:top w:val="nil"/>
              <w:left w:val="nil"/>
              <w:bottom w:val="nil"/>
              <w:right w:val="nil"/>
            </w:tcBorders>
          </w:tcPr>
          <w:p w14:paraId="6B69D513" w14:textId="0638EC21" w:rsidR="004D52CC" w:rsidRPr="00737E4E" w:rsidRDefault="00737E4E" w:rsidP="00664616">
            <w:pPr>
              <w:rPr>
                <w:sz w:val="22"/>
                <w:szCs w:val="22"/>
              </w:rPr>
            </w:pPr>
            <w:r w:rsidRPr="00737E4E">
              <w:rPr>
                <w:noProof/>
                <w:sz w:val="22"/>
                <w:szCs w:val="22"/>
              </w:rPr>
              <w:lastRenderedPageBreak/>
              <mc:AlternateContent>
                <mc:Choice Requires="wps">
                  <w:drawing>
                    <wp:anchor distT="0" distB="0" distL="114300" distR="114300" simplePos="0" relativeHeight="251691008" behindDoc="0" locked="0" layoutInCell="1" allowOverlap="1" wp14:anchorId="24EF6D23" wp14:editId="54FF99DF">
                      <wp:simplePos x="0" y="0"/>
                      <wp:positionH relativeFrom="column">
                        <wp:posOffset>2228850</wp:posOffset>
                      </wp:positionH>
                      <wp:positionV relativeFrom="paragraph">
                        <wp:posOffset>1706880</wp:posOffset>
                      </wp:positionV>
                      <wp:extent cx="171450" cy="3028950"/>
                      <wp:effectExtent l="44450" t="31750" r="76200" b="101600"/>
                      <wp:wrapThrough wrapText="bothSides">
                        <wp:wrapPolygon edited="0">
                          <wp:start x="25600" y="-317"/>
                          <wp:lineTo x="-9600" y="-317"/>
                          <wp:lineTo x="-9600" y="21962"/>
                          <wp:lineTo x="25600" y="21962"/>
                          <wp:lineTo x="25600" y="-317"/>
                        </wp:wrapPolygon>
                      </wp:wrapThrough>
                      <wp:docPr id="27" name="Left Bracket 27"/>
                      <wp:cNvGraphicFramePr/>
                      <a:graphic xmlns:a="http://schemas.openxmlformats.org/drawingml/2006/main">
                        <a:graphicData uri="http://schemas.microsoft.com/office/word/2010/wordprocessingShape">
                          <wps:wsp>
                            <wps:cNvSpPr/>
                            <wps:spPr>
                              <a:xfrm rot="16200000">
                                <a:off x="0" y="0"/>
                                <a:ext cx="171450" cy="3028950"/>
                              </a:xfrm>
                              <a:prstGeom prst="leftBracket">
                                <a:avLst/>
                              </a:prstGeom>
                              <a:ln w="19050" cmpd="sng">
                                <a:solidFill>
                                  <a:srgbClr val="C0504D"/>
                                </a:solidFill>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BD9C76"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7" o:spid="_x0000_s1026" type="#_x0000_t85" style="position:absolute;margin-left:175.5pt;margin-top:134.4pt;width:13.5pt;height:238.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" adj="102" strokecolor="#c0504d" strokeweight="1.5pt">
                      <v:shadow on="t" color="black" opacity="24903f" origin=",.5" offset="0,.55556mm"/>
                      <w10:wrap type="through"/>
                    </v:shape>
                  </w:pict>
                </mc:Fallback>
              </mc:AlternateContent>
            </w:r>
            <w:r w:rsidRPr="00737E4E">
              <w:rPr>
                <w:noProof/>
                <w:sz w:val="22"/>
                <w:szCs w:val="22"/>
              </w:rPr>
              <mc:AlternateContent>
                <mc:Choice Requires="wps">
                  <w:drawing>
                    <wp:anchor distT="0" distB="0" distL="114300" distR="114300" simplePos="0" relativeHeight="251692032" behindDoc="0" locked="0" layoutInCell="1" allowOverlap="1" wp14:anchorId="270D3F7E" wp14:editId="629DA87E">
                      <wp:simplePos x="0" y="0"/>
                      <wp:positionH relativeFrom="column">
                        <wp:posOffset>1371600</wp:posOffset>
                      </wp:positionH>
                      <wp:positionV relativeFrom="paragraph">
                        <wp:posOffset>3345180</wp:posOffset>
                      </wp:positionV>
                      <wp:extent cx="1864360" cy="342900"/>
                      <wp:effectExtent l="0" t="0" r="0" b="12700"/>
                      <wp:wrapSquare wrapText="bothSides"/>
                      <wp:docPr id="28" name="Text Box 28"/>
                      <wp:cNvGraphicFramePr/>
                      <a:graphic xmlns:a="http://schemas.openxmlformats.org/drawingml/2006/main">
                        <a:graphicData uri="http://schemas.microsoft.com/office/word/2010/wordprocessingShape">
                          <wps:wsp>
                            <wps:cNvSpPr txBox="1"/>
                            <wps:spPr>
                              <a:xfrm>
                                <a:off x="0" y="0"/>
                                <a:ext cx="186436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E3B3F36" w14:textId="10DF6342" w:rsidR="00B85ACD" w:rsidRPr="00A60769" w:rsidRDefault="00B85ACD">
                                  <w:pPr>
                                    <w:rPr>
                                      <w:b/>
                                      <w:color w:val="FF0000"/>
                                    </w:rPr>
                                  </w:pPr>
                                  <w:r w:rsidRPr="00A60769">
                                    <w:rPr>
                                      <w:b/>
                                      <w:color w:val="FF0000"/>
                                    </w:rPr>
                                    <w:t>Impacted (N=</w:t>
                                  </w:r>
                                  <w:r>
                                    <w:rPr>
                                      <w:b/>
                                      <w:color w:val="FF0000"/>
                                    </w:rPr>
                                    <w:t>296, 10</w:t>
                                  </w:r>
                                  <w:r w:rsidRPr="00A60769">
                                    <w:rPr>
                                      <w:b/>
                                      <w:color w:val="FF000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0D3F7E" id="Text Box 28" o:spid="_x0000_s1041" type="#_x0000_t202" style="position:absolute;margin-left:108pt;margin-top:263.4pt;width:146.8pt;height:27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" filled="f" stroked="f">
                      <v:textbox>
                        <w:txbxContent>
                          <w:p w14:paraId="2E3B3F36" w14:textId="10DF6342" w:rsidR="00B85ACD" w:rsidRPr="00A60769" w:rsidRDefault="00B85ACD">
                            <w:pPr>
                              <w:rPr>
                                <w:b/>
                                <w:color w:val="FF0000"/>
                              </w:rPr>
                            </w:pPr>
                            <w:r w:rsidRPr="00A60769">
                              <w:rPr>
                                <w:b/>
                                <w:color w:val="FF0000"/>
                              </w:rPr>
                              <w:t>Impacted (N=</w:t>
                            </w:r>
                            <w:r>
                              <w:rPr>
                                <w:b/>
                                <w:color w:val="FF0000"/>
                              </w:rPr>
                              <w:t>296, 10</w:t>
                            </w:r>
                            <w:r w:rsidRPr="00A60769">
                              <w:rPr>
                                <w:b/>
                                <w:color w:val="FF0000"/>
                              </w:rPr>
                              <w:t>%)</w:t>
                            </w:r>
                          </w:p>
                        </w:txbxContent>
                      </v:textbox>
                      <w10:wrap type="square"/>
                    </v:shape>
                  </w:pict>
                </mc:Fallback>
              </mc:AlternateContent>
            </w:r>
            <w:r w:rsidRPr="00737E4E">
              <w:rPr>
                <w:noProof/>
                <w:sz w:val="22"/>
                <w:szCs w:val="22"/>
              </w:rPr>
              <mc:AlternateContent>
                <mc:Choice Requires="wps">
                  <w:drawing>
                    <wp:anchor distT="0" distB="0" distL="114300" distR="114300" simplePos="0" relativeHeight="251683840" behindDoc="0" locked="0" layoutInCell="1" allowOverlap="1" wp14:anchorId="5143B05F" wp14:editId="0E301B36">
                      <wp:simplePos x="0" y="0"/>
                      <wp:positionH relativeFrom="column">
                        <wp:posOffset>114300</wp:posOffset>
                      </wp:positionH>
                      <wp:positionV relativeFrom="paragraph">
                        <wp:posOffset>2372995</wp:posOffset>
                      </wp:positionV>
                      <wp:extent cx="1371600" cy="760095"/>
                      <wp:effectExtent l="0" t="0" r="25400" b="27305"/>
                      <wp:wrapSquare wrapText="bothSides"/>
                      <wp:docPr id="23" name="Text Box 23"/>
                      <wp:cNvGraphicFramePr/>
                      <a:graphic xmlns:a="http://schemas.openxmlformats.org/drawingml/2006/main">
                        <a:graphicData uri="http://schemas.microsoft.com/office/word/2010/wordprocessingShape">
                          <wps:wsp>
                            <wps:cNvSpPr txBox="1"/>
                            <wps:spPr>
                              <a:xfrm>
                                <a:off x="0" y="0"/>
                                <a:ext cx="1371600" cy="760095"/>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C1B9FF" w14:textId="6356CD10" w:rsidR="00B85ACD" w:rsidRPr="00737E4E" w:rsidRDefault="00B85ACD" w:rsidP="00031E08">
                                  <w:pPr>
                                    <w:jc w:val="center"/>
                                    <w:rPr>
                                      <w:sz w:val="22"/>
                                      <w:szCs w:val="22"/>
                                    </w:rPr>
                                  </w:pPr>
                                  <w:r w:rsidRPr="00737E4E">
                                    <w:rPr>
                                      <w:sz w:val="22"/>
                                      <w:szCs w:val="22"/>
                                    </w:rPr>
                                    <w:t>CD4&gt;500 and window&gt;3 year</w:t>
                                  </w:r>
                                </w:p>
                                <w:p w14:paraId="4E09348B" w14:textId="73A11F35" w:rsidR="00B85ACD" w:rsidRPr="00737E4E" w:rsidRDefault="00B85ACD" w:rsidP="00031E08">
                                  <w:pPr>
                                    <w:jc w:val="center"/>
                                    <w:rPr>
                                      <w:sz w:val="22"/>
                                      <w:szCs w:val="22"/>
                                    </w:rPr>
                                  </w:pPr>
                                  <w:r w:rsidRPr="00737E4E">
                                    <w:rPr>
                                      <w:sz w:val="22"/>
                                      <w:szCs w:val="22"/>
                                    </w:rPr>
                                    <w:t>(N=172, 6%)</w:t>
                                  </w:r>
                                </w:p>
                                <w:p w14:paraId="1640C558" w14:textId="77777777" w:rsidR="00B85ACD" w:rsidRDefault="00B85ACD" w:rsidP="00031E08">
                                  <w:pPr>
                                    <w:jc w:val="center"/>
                                  </w:pPr>
                                </w:p>
                                <w:p w14:paraId="110A2503" w14:textId="337AA5F6" w:rsidR="00B85ACD" w:rsidRDefault="00B85ACD" w:rsidP="00031E08">
                                  <w:pPr>
                                    <w:jc w:val="center"/>
                                  </w:pPr>
                                </w:p>
                                <w:p w14:paraId="4DDF77F7" w14:textId="77777777" w:rsidR="00B85ACD" w:rsidRDefault="00B85ACD" w:rsidP="00031E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43B05F" id="Text Box 23" o:spid="_x0000_s1042" type="#_x0000_t202" style="position:absolute;margin-left:9pt;margin-top:186.85pt;width:108pt;height:59.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" filled="f" strokecolor="black [3213]">
                      <v:textbox>
                        <w:txbxContent>
                          <w:p w14:paraId="27C1B9FF" w14:textId="6356CD10" w:rsidR="00B85ACD" w:rsidRPr="00737E4E" w:rsidRDefault="00B85ACD" w:rsidP="00031E08">
                            <w:pPr>
                              <w:jc w:val="center"/>
                              <w:rPr>
                                <w:sz w:val="22"/>
                                <w:szCs w:val="22"/>
                              </w:rPr>
                            </w:pPr>
                            <w:r w:rsidRPr="00737E4E">
                              <w:rPr>
                                <w:sz w:val="22"/>
                                <w:szCs w:val="22"/>
                              </w:rPr>
                              <w:t>CD4&gt;500 and window&gt;3 year</w:t>
                            </w:r>
                          </w:p>
                          <w:p w14:paraId="4E09348B" w14:textId="73A11F35" w:rsidR="00B85ACD" w:rsidRPr="00737E4E" w:rsidRDefault="00B85ACD" w:rsidP="00031E08">
                            <w:pPr>
                              <w:jc w:val="center"/>
                              <w:rPr>
                                <w:sz w:val="22"/>
                                <w:szCs w:val="22"/>
                              </w:rPr>
                            </w:pPr>
                            <w:r w:rsidRPr="00737E4E">
                              <w:rPr>
                                <w:sz w:val="22"/>
                                <w:szCs w:val="22"/>
                              </w:rPr>
                              <w:t>(N=172, 6%)</w:t>
                            </w:r>
                          </w:p>
                          <w:p w14:paraId="1640C558" w14:textId="77777777" w:rsidR="00B85ACD" w:rsidRDefault="00B85ACD" w:rsidP="00031E08">
                            <w:pPr>
                              <w:jc w:val="center"/>
                            </w:pPr>
                          </w:p>
                          <w:p w14:paraId="110A2503" w14:textId="337AA5F6" w:rsidR="00B85ACD" w:rsidRDefault="00B85ACD" w:rsidP="00031E08">
                            <w:pPr>
                              <w:jc w:val="center"/>
                            </w:pPr>
                          </w:p>
                          <w:p w14:paraId="4DDF77F7" w14:textId="77777777" w:rsidR="00B85ACD" w:rsidRDefault="00B85ACD" w:rsidP="00031E08">
                            <w:pPr>
                              <w:jc w:val="center"/>
                            </w:pPr>
                          </w:p>
                        </w:txbxContent>
                      </v:textbox>
                      <w10:wrap type="square"/>
                    </v:shape>
                  </w:pict>
                </mc:Fallback>
              </mc:AlternateContent>
            </w:r>
            <w:r w:rsidRPr="00737E4E">
              <w:rPr>
                <w:noProof/>
                <w:sz w:val="22"/>
                <w:szCs w:val="22"/>
              </w:rPr>
              <mc:AlternateContent>
                <mc:Choice Requires="wps">
                  <w:drawing>
                    <wp:anchor distT="0" distB="0" distL="114300" distR="114300" simplePos="0" relativeHeight="251685888" behindDoc="0" locked="0" layoutInCell="1" allowOverlap="1" wp14:anchorId="7261B87A" wp14:editId="34402A75">
                      <wp:simplePos x="0" y="0"/>
                      <wp:positionH relativeFrom="column">
                        <wp:posOffset>1600200</wp:posOffset>
                      </wp:positionH>
                      <wp:positionV relativeFrom="paragraph">
                        <wp:posOffset>2372360</wp:posOffset>
                      </wp:positionV>
                      <wp:extent cx="1371600" cy="772160"/>
                      <wp:effectExtent l="0" t="0" r="25400" b="15240"/>
                      <wp:wrapSquare wrapText="bothSides"/>
                      <wp:docPr id="24" name="Text Box 24"/>
                      <wp:cNvGraphicFramePr/>
                      <a:graphic xmlns:a="http://schemas.openxmlformats.org/drawingml/2006/main">
                        <a:graphicData uri="http://schemas.microsoft.com/office/word/2010/wordprocessingShape">
                          <wps:wsp>
                            <wps:cNvSpPr txBox="1"/>
                            <wps:spPr>
                              <a:xfrm>
                                <a:off x="0" y="0"/>
                                <a:ext cx="1371600" cy="7721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D9208B1" w14:textId="3B7285DD" w:rsidR="00B85ACD" w:rsidRPr="00737E4E" w:rsidRDefault="00B85ACD" w:rsidP="00031E08">
                                  <w:pPr>
                                    <w:jc w:val="center"/>
                                    <w:rPr>
                                      <w:sz w:val="22"/>
                                      <w:szCs w:val="22"/>
                                    </w:rPr>
                                  </w:pPr>
                                  <w:r w:rsidRPr="00737E4E">
                                    <w:rPr>
                                      <w:sz w:val="22"/>
                                      <w:szCs w:val="22"/>
                                    </w:rPr>
                                    <w:t>CD4 350-500 and window&gt;8 years</w:t>
                                  </w:r>
                                </w:p>
                                <w:p w14:paraId="1E5F92B4" w14:textId="684C67A2" w:rsidR="00B85ACD" w:rsidRPr="00737E4E" w:rsidRDefault="00B85ACD" w:rsidP="00031E08">
                                  <w:pPr>
                                    <w:jc w:val="center"/>
                                    <w:rPr>
                                      <w:sz w:val="22"/>
                                      <w:szCs w:val="22"/>
                                    </w:rPr>
                                  </w:pPr>
                                  <w:r w:rsidRPr="00737E4E">
                                    <w:rPr>
                                      <w:sz w:val="22"/>
                                      <w:szCs w:val="22"/>
                                    </w:rPr>
                                    <w:t>(N=66, 2%)</w:t>
                                  </w:r>
                                </w:p>
                                <w:p w14:paraId="636F07F7" w14:textId="77777777" w:rsidR="00B85ACD" w:rsidRDefault="00B85ACD" w:rsidP="00031E08">
                                  <w:pPr>
                                    <w:jc w:val="center"/>
                                  </w:pPr>
                                </w:p>
                                <w:p w14:paraId="35917F20" w14:textId="46EBF299" w:rsidR="00B85ACD" w:rsidRDefault="00B85ACD" w:rsidP="00031E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61B87A" id="Text Box 24" o:spid="_x0000_s1043" type="#_x0000_t202" style="position:absolute;margin-left:126pt;margin-top:186.8pt;width:108pt;height:60.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" filled="f" strokecolor="black [3213]">
                      <v:textbox>
                        <w:txbxContent>
                          <w:p w14:paraId="0D9208B1" w14:textId="3B7285DD" w:rsidR="00B85ACD" w:rsidRPr="00737E4E" w:rsidRDefault="00B85ACD" w:rsidP="00031E08">
                            <w:pPr>
                              <w:jc w:val="center"/>
                              <w:rPr>
                                <w:sz w:val="22"/>
                                <w:szCs w:val="22"/>
                              </w:rPr>
                            </w:pPr>
                            <w:r w:rsidRPr="00737E4E">
                              <w:rPr>
                                <w:sz w:val="22"/>
                                <w:szCs w:val="22"/>
                              </w:rPr>
                              <w:t>CD4 350-500 and window&gt;8 years</w:t>
                            </w:r>
                          </w:p>
                          <w:p w14:paraId="1E5F92B4" w14:textId="684C67A2" w:rsidR="00B85ACD" w:rsidRPr="00737E4E" w:rsidRDefault="00B85ACD" w:rsidP="00031E08">
                            <w:pPr>
                              <w:jc w:val="center"/>
                              <w:rPr>
                                <w:sz w:val="22"/>
                                <w:szCs w:val="22"/>
                              </w:rPr>
                            </w:pPr>
                            <w:r w:rsidRPr="00737E4E">
                              <w:rPr>
                                <w:sz w:val="22"/>
                                <w:szCs w:val="22"/>
                              </w:rPr>
                              <w:t>(N=66, 2%)</w:t>
                            </w:r>
                          </w:p>
                          <w:p w14:paraId="636F07F7" w14:textId="77777777" w:rsidR="00B85ACD" w:rsidRDefault="00B85ACD" w:rsidP="00031E08">
                            <w:pPr>
                              <w:jc w:val="center"/>
                            </w:pPr>
                          </w:p>
                          <w:p w14:paraId="35917F20" w14:textId="46EBF299" w:rsidR="00B85ACD" w:rsidRDefault="00B85ACD" w:rsidP="00031E08">
                            <w:pPr>
                              <w:jc w:val="center"/>
                            </w:pPr>
                          </w:p>
                        </w:txbxContent>
                      </v:textbox>
                      <w10:wrap type="square"/>
                    </v:shape>
                  </w:pict>
                </mc:Fallback>
              </mc:AlternateContent>
            </w:r>
            <w:r w:rsidRPr="00737E4E">
              <w:rPr>
                <w:noProof/>
                <w:sz w:val="22"/>
                <w:szCs w:val="22"/>
              </w:rPr>
              <mc:AlternateContent>
                <mc:Choice Requires="wps">
                  <w:drawing>
                    <wp:anchor distT="0" distB="0" distL="114300" distR="114300" simplePos="0" relativeHeight="251687936" behindDoc="0" locked="0" layoutInCell="1" allowOverlap="1" wp14:anchorId="534BCBF9" wp14:editId="4C5BEBCB">
                      <wp:simplePos x="0" y="0"/>
                      <wp:positionH relativeFrom="column">
                        <wp:posOffset>3086100</wp:posOffset>
                      </wp:positionH>
                      <wp:positionV relativeFrom="paragraph">
                        <wp:posOffset>2372995</wp:posOffset>
                      </wp:positionV>
                      <wp:extent cx="1371600" cy="772160"/>
                      <wp:effectExtent l="0" t="0" r="25400" b="15240"/>
                      <wp:wrapSquare wrapText="bothSides"/>
                      <wp:docPr id="25" name="Text Box 25"/>
                      <wp:cNvGraphicFramePr/>
                      <a:graphic xmlns:a="http://schemas.openxmlformats.org/drawingml/2006/main">
                        <a:graphicData uri="http://schemas.microsoft.com/office/word/2010/wordprocessingShape">
                          <wps:wsp>
                            <wps:cNvSpPr txBox="1"/>
                            <wps:spPr>
                              <a:xfrm>
                                <a:off x="0" y="0"/>
                                <a:ext cx="1371600" cy="7721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1918CB4" w14:textId="4356AF49" w:rsidR="00B85ACD" w:rsidRPr="00737E4E" w:rsidRDefault="00B85ACD" w:rsidP="00031E08">
                                  <w:pPr>
                                    <w:jc w:val="center"/>
                                    <w:rPr>
                                      <w:sz w:val="22"/>
                                      <w:szCs w:val="22"/>
                                    </w:rPr>
                                  </w:pPr>
                                  <w:r w:rsidRPr="00737E4E">
                                    <w:rPr>
                                      <w:sz w:val="22"/>
                                      <w:szCs w:val="22"/>
                                    </w:rPr>
                                    <w:t>CD4 200-500 and window&gt;16 years</w:t>
                                  </w:r>
                                </w:p>
                                <w:p w14:paraId="57CFC57B" w14:textId="228DD2E5" w:rsidR="00B85ACD" w:rsidRPr="00737E4E" w:rsidRDefault="00B85ACD" w:rsidP="00031E08">
                                  <w:pPr>
                                    <w:jc w:val="center"/>
                                    <w:rPr>
                                      <w:sz w:val="22"/>
                                      <w:szCs w:val="22"/>
                                    </w:rPr>
                                  </w:pPr>
                                  <w:r w:rsidRPr="00737E4E">
                                    <w:rPr>
                                      <w:sz w:val="22"/>
                                      <w:szCs w:val="22"/>
                                    </w:rPr>
                                    <w:t>(N=58,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4BCBF9" id="Text Box 25" o:spid="_x0000_s1044" type="#_x0000_t202" style="position:absolute;margin-left:243pt;margin-top:186.85pt;width:108pt;height:60.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" filled="f" strokecolor="black [3213]">
                      <v:textbox>
                        <w:txbxContent>
                          <w:p w14:paraId="51918CB4" w14:textId="4356AF49" w:rsidR="00B85ACD" w:rsidRPr="00737E4E" w:rsidRDefault="00B85ACD" w:rsidP="00031E08">
                            <w:pPr>
                              <w:jc w:val="center"/>
                              <w:rPr>
                                <w:sz w:val="22"/>
                                <w:szCs w:val="22"/>
                              </w:rPr>
                            </w:pPr>
                            <w:r w:rsidRPr="00737E4E">
                              <w:rPr>
                                <w:sz w:val="22"/>
                                <w:szCs w:val="22"/>
                              </w:rPr>
                              <w:t>CD4 200-500 and window&gt;16 years</w:t>
                            </w:r>
                          </w:p>
                          <w:p w14:paraId="57CFC57B" w14:textId="228DD2E5" w:rsidR="00B85ACD" w:rsidRPr="00737E4E" w:rsidRDefault="00B85ACD" w:rsidP="00031E08">
                            <w:pPr>
                              <w:jc w:val="center"/>
                              <w:rPr>
                                <w:sz w:val="22"/>
                                <w:szCs w:val="22"/>
                              </w:rPr>
                            </w:pPr>
                            <w:r w:rsidRPr="00737E4E">
                              <w:rPr>
                                <w:sz w:val="22"/>
                                <w:szCs w:val="22"/>
                              </w:rPr>
                              <w:t>(N=58, 2%)</w:t>
                            </w:r>
                          </w:p>
                        </w:txbxContent>
                      </v:textbox>
                      <w10:wrap type="square"/>
                    </v:shape>
                  </w:pict>
                </mc:Fallback>
              </mc:AlternateContent>
            </w:r>
            <w:r w:rsidRPr="00737E4E">
              <w:rPr>
                <w:noProof/>
                <w:sz w:val="22"/>
                <w:szCs w:val="22"/>
              </w:rPr>
              <mc:AlternateContent>
                <mc:Choice Requires="wps">
                  <w:drawing>
                    <wp:anchor distT="0" distB="0" distL="114300" distR="114300" simplePos="0" relativeHeight="251689984" behindDoc="0" locked="0" layoutInCell="1" allowOverlap="1" wp14:anchorId="776E7A2F" wp14:editId="7D719C31">
                      <wp:simplePos x="0" y="0"/>
                      <wp:positionH relativeFrom="column">
                        <wp:posOffset>4572000</wp:posOffset>
                      </wp:positionH>
                      <wp:positionV relativeFrom="paragraph">
                        <wp:posOffset>2372995</wp:posOffset>
                      </wp:positionV>
                      <wp:extent cx="1371600" cy="772160"/>
                      <wp:effectExtent l="0" t="0" r="25400" b="15240"/>
                      <wp:wrapSquare wrapText="bothSides"/>
                      <wp:docPr id="26" name="Text Box 26"/>
                      <wp:cNvGraphicFramePr/>
                      <a:graphic xmlns:a="http://schemas.openxmlformats.org/drawingml/2006/main">
                        <a:graphicData uri="http://schemas.microsoft.com/office/word/2010/wordprocessingShape">
                          <wps:wsp>
                            <wps:cNvSpPr txBox="1"/>
                            <wps:spPr>
                              <a:xfrm>
                                <a:off x="0" y="0"/>
                                <a:ext cx="1371600" cy="7721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B30DF0E" w14:textId="60F9725A" w:rsidR="00B85ACD" w:rsidRPr="00737E4E" w:rsidRDefault="00B85ACD" w:rsidP="00031E08">
                                  <w:pPr>
                                    <w:jc w:val="center"/>
                                    <w:rPr>
                                      <w:sz w:val="22"/>
                                      <w:szCs w:val="22"/>
                                    </w:rPr>
                                  </w:pPr>
                                  <w:r w:rsidRPr="00737E4E">
                                    <w:rPr>
                                      <w:sz w:val="22"/>
                                      <w:szCs w:val="22"/>
                                    </w:rPr>
                                    <w:t>Window shorter than 2x CD4-based median</w:t>
                                  </w:r>
                                </w:p>
                                <w:p w14:paraId="7CEA050F" w14:textId="2F66B9BF" w:rsidR="00B85ACD" w:rsidRPr="00737E4E" w:rsidRDefault="00B85ACD" w:rsidP="00031E08">
                                  <w:pPr>
                                    <w:jc w:val="center"/>
                                    <w:rPr>
                                      <w:sz w:val="22"/>
                                      <w:szCs w:val="22"/>
                                    </w:rPr>
                                  </w:pPr>
                                  <w:r w:rsidRPr="00737E4E">
                                    <w:rPr>
                                      <w:sz w:val="22"/>
                                      <w:szCs w:val="22"/>
                                    </w:rPr>
                                    <w:t>(N=1882, 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E7A2F" id="Text Box 26" o:spid="_x0000_s1045" type="#_x0000_t202" style="position:absolute;margin-left:5in;margin-top:186.85pt;width:108pt;height:60.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" filled="f" strokecolor="black [3213]">
                      <v:textbox>
                        <w:txbxContent>
                          <w:p w14:paraId="5B30DF0E" w14:textId="60F9725A" w:rsidR="00B85ACD" w:rsidRPr="00737E4E" w:rsidRDefault="00B85ACD" w:rsidP="00031E08">
                            <w:pPr>
                              <w:jc w:val="center"/>
                              <w:rPr>
                                <w:sz w:val="22"/>
                                <w:szCs w:val="22"/>
                              </w:rPr>
                            </w:pPr>
                            <w:r w:rsidRPr="00737E4E">
                              <w:rPr>
                                <w:sz w:val="22"/>
                                <w:szCs w:val="22"/>
                              </w:rPr>
                              <w:t>Window shorter than 2x CD4-based median</w:t>
                            </w:r>
                          </w:p>
                          <w:p w14:paraId="7CEA050F" w14:textId="2F66B9BF" w:rsidR="00B85ACD" w:rsidRPr="00737E4E" w:rsidRDefault="00B85ACD" w:rsidP="00031E08">
                            <w:pPr>
                              <w:jc w:val="center"/>
                              <w:rPr>
                                <w:sz w:val="22"/>
                                <w:szCs w:val="22"/>
                              </w:rPr>
                            </w:pPr>
                            <w:r w:rsidRPr="00737E4E">
                              <w:rPr>
                                <w:sz w:val="22"/>
                                <w:szCs w:val="22"/>
                              </w:rPr>
                              <w:t>(N=1882, 62%)</w:t>
                            </w:r>
                          </w:p>
                        </w:txbxContent>
                      </v:textbox>
                      <w10:wrap type="square"/>
                    </v:shape>
                  </w:pict>
                </mc:Fallback>
              </mc:AlternateContent>
            </w:r>
            <w:r w:rsidR="00FF79B9" w:rsidRPr="00737E4E">
              <w:rPr>
                <w:noProof/>
                <w:sz w:val="22"/>
                <w:szCs w:val="22"/>
              </w:rPr>
              <mc:AlternateContent>
                <mc:Choice Requires="wps">
                  <w:drawing>
                    <wp:anchor distT="0" distB="0" distL="114300" distR="114300" simplePos="0" relativeHeight="251695104" behindDoc="0" locked="0" layoutInCell="1" allowOverlap="1" wp14:anchorId="6AA65449" wp14:editId="0A81EEA7">
                      <wp:simplePos x="0" y="0"/>
                      <wp:positionH relativeFrom="column">
                        <wp:posOffset>800100</wp:posOffset>
                      </wp:positionH>
                      <wp:positionV relativeFrom="paragraph">
                        <wp:posOffset>2146300</wp:posOffset>
                      </wp:positionV>
                      <wp:extent cx="4457700" cy="0"/>
                      <wp:effectExtent l="50800" t="25400" r="63500" b="101600"/>
                      <wp:wrapNone/>
                      <wp:docPr id="33" name="Straight Connector 33"/>
                      <wp:cNvGraphicFramePr/>
                      <a:graphic xmlns:a="http://schemas.openxmlformats.org/drawingml/2006/main">
                        <a:graphicData uri="http://schemas.microsoft.com/office/word/2010/wordprocessingShape">
                          <wps:wsp>
                            <wps:cNvCnPr/>
                            <wps:spPr>
                              <a:xfrm>
                                <a:off x="0" y="0"/>
                                <a:ext cx="4457700" cy="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86E25EE" id="Straight Connector 3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3pt,169pt" to="414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" strokecolor="black [3200]">
                      <v:shadow on="t" color="black" opacity="24903f" origin=",.5" offset="0,.55556mm"/>
                    </v:line>
                  </w:pict>
                </mc:Fallback>
              </mc:AlternateContent>
            </w:r>
            <w:r w:rsidR="00FF79B9" w:rsidRPr="00737E4E">
              <w:rPr>
                <w:noProof/>
                <w:sz w:val="22"/>
                <w:szCs w:val="22"/>
              </w:rPr>
              <mc:AlternateContent>
                <mc:Choice Requires="wps">
                  <w:drawing>
                    <wp:anchor distT="0" distB="0" distL="114300" distR="114300" simplePos="0" relativeHeight="251702272" behindDoc="0" locked="0" layoutInCell="1" allowOverlap="1" wp14:anchorId="3DB4784A" wp14:editId="35AD310B">
                      <wp:simplePos x="0" y="0"/>
                      <wp:positionH relativeFrom="column">
                        <wp:posOffset>5257800</wp:posOffset>
                      </wp:positionH>
                      <wp:positionV relativeFrom="paragraph">
                        <wp:posOffset>2136775</wp:posOffset>
                      </wp:positionV>
                      <wp:extent cx="0" cy="228600"/>
                      <wp:effectExtent l="50800" t="25400" r="76200" b="76200"/>
                      <wp:wrapNone/>
                      <wp:docPr id="38" name="Straight Connector 38"/>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2C350E72" id="Straight Connector 38" o:spid="_x0000_s1026" style="position:absolute;flip:y;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4pt,168.25pt" to="414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" strokecolor="black [3200]">
                      <v:shadow on="t" color="black" opacity="24903f" origin=",.5" offset="0,.55556mm"/>
                    </v:line>
                  </w:pict>
                </mc:Fallback>
              </mc:AlternateContent>
            </w:r>
            <w:r w:rsidR="00FF79B9" w:rsidRPr="00737E4E">
              <w:rPr>
                <w:noProof/>
                <w:sz w:val="22"/>
                <w:szCs w:val="22"/>
              </w:rPr>
              <mc:AlternateContent>
                <mc:Choice Requires="wps">
                  <w:drawing>
                    <wp:anchor distT="0" distB="0" distL="114300" distR="114300" simplePos="0" relativeHeight="251700224" behindDoc="0" locked="0" layoutInCell="1" allowOverlap="1" wp14:anchorId="77D37085" wp14:editId="503F4B90">
                      <wp:simplePos x="0" y="0"/>
                      <wp:positionH relativeFrom="column">
                        <wp:posOffset>3771900</wp:posOffset>
                      </wp:positionH>
                      <wp:positionV relativeFrom="paragraph">
                        <wp:posOffset>2136775</wp:posOffset>
                      </wp:positionV>
                      <wp:extent cx="0" cy="2286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3B15DD54" id="Straight Connector 37" o:spid="_x0000_s1026" style="position:absolute;flip:y;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7pt,168.25pt" to="297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" strokecolor="black [3200]">
                      <v:shadow on="t" color="black" opacity="24903f" origin=",.5" offset="0,.55556mm"/>
                    </v:line>
                  </w:pict>
                </mc:Fallback>
              </mc:AlternateContent>
            </w:r>
            <w:r w:rsidR="00FF79B9" w:rsidRPr="00737E4E">
              <w:rPr>
                <w:noProof/>
                <w:sz w:val="22"/>
                <w:szCs w:val="22"/>
              </w:rPr>
              <mc:AlternateContent>
                <mc:Choice Requires="wps">
                  <w:drawing>
                    <wp:anchor distT="0" distB="0" distL="114300" distR="114300" simplePos="0" relativeHeight="251698176" behindDoc="0" locked="0" layoutInCell="1" allowOverlap="1" wp14:anchorId="7F6A41ED" wp14:editId="2742A19D">
                      <wp:simplePos x="0" y="0"/>
                      <wp:positionH relativeFrom="column">
                        <wp:posOffset>2286000</wp:posOffset>
                      </wp:positionH>
                      <wp:positionV relativeFrom="paragraph">
                        <wp:posOffset>2136775</wp:posOffset>
                      </wp:positionV>
                      <wp:extent cx="0" cy="228600"/>
                      <wp:effectExtent l="50800" t="25400" r="76200" b="76200"/>
                      <wp:wrapNone/>
                      <wp:docPr id="36" name="Straight Connector 36"/>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3069E632" id="Straight Connector 36" o:spid="_x0000_s1026" style="position:absolute;flip:y;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pt,168.25pt" to="180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" strokecolor="black [3200]">
                      <v:shadow on="t" color="black" opacity="24903f" origin=",.5" offset="0,.55556mm"/>
                    </v:line>
                  </w:pict>
                </mc:Fallback>
              </mc:AlternateContent>
            </w:r>
            <w:r w:rsidR="00FF79B9" w:rsidRPr="00737E4E">
              <w:rPr>
                <w:noProof/>
                <w:sz w:val="22"/>
                <w:szCs w:val="22"/>
              </w:rPr>
              <mc:AlternateContent>
                <mc:Choice Requires="wps">
                  <w:drawing>
                    <wp:anchor distT="0" distB="0" distL="114300" distR="114300" simplePos="0" relativeHeight="251696128" behindDoc="0" locked="0" layoutInCell="1" allowOverlap="1" wp14:anchorId="3478EE5C" wp14:editId="423ED6C2">
                      <wp:simplePos x="0" y="0"/>
                      <wp:positionH relativeFrom="column">
                        <wp:posOffset>800100</wp:posOffset>
                      </wp:positionH>
                      <wp:positionV relativeFrom="paragraph">
                        <wp:posOffset>2136775</wp:posOffset>
                      </wp:positionV>
                      <wp:extent cx="0" cy="2286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6EC4A910" id="Straight Connector 35" o:spid="_x0000_s1026" style="position:absolute;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3pt,168.25pt" to="63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" strokecolor="black [3200]">
                      <v:shadow on="t" color="black" opacity="24903f" origin=",.5" offset="0,.55556mm"/>
                    </v:line>
                  </w:pict>
                </mc:Fallback>
              </mc:AlternateContent>
            </w:r>
            <w:r w:rsidR="00FF79B9" w:rsidRPr="00737E4E">
              <w:rPr>
                <w:noProof/>
                <w:sz w:val="22"/>
                <w:szCs w:val="22"/>
              </w:rPr>
              <mc:AlternateContent>
                <mc:Choice Requires="wps">
                  <w:drawing>
                    <wp:anchor distT="0" distB="0" distL="114300" distR="114300" simplePos="0" relativeHeight="251694080" behindDoc="0" locked="0" layoutInCell="1" allowOverlap="1" wp14:anchorId="32A39A94" wp14:editId="7FC19854">
                      <wp:simplePos x="0" y="0"/>
                      <wp:positionH relativeFrom="column">
                        <wp:posOffset>2971800</wp:posOffset>
                      </wp:positionH>
                      <wp:positionV relativeFrom="paragraph">
                        <wp:posOffset>2022475</wp:posOffset>
                      </wp:positionV>
                      <wp:extent cx="0" cy="114300"/>
                      <wp:effectExtent l="50800" t="25400" r="76200" b="88900"/>
                      <wp:wrapNone/>
                      <wp:docPr id="32" name="Straight Connector 32"/>
                      <wp:cNvGraphicFramePr/>
                      <a:graphic xmlns:a="http://schemas.openxmlformats.org/drawingml/2006/main">
                        <a:graphicData uri="http://schemas.microsoft.com/office/word/2010/wordprocessingShape">
                          <wps:wsp>
                            <wps:cNvCnPr/>
                            <wps:spPr>
                              <a:xfrm>
                                <a:off x="0" y="0"/>
                                <a:ext cx="0" cy="1143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8A4242E" id="Straight Connector 3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34pt,159.25pt" to="234pt,1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" strokecolor="black [3200]">
                      <v:shadow on="t" color="black" opacity="24903f" origin=",.5" offset="0,.55556mm"/>
                    </v:line>
                  </w:pict>
                </mc:Fallback>
              </mc:AlternateContent>
            </w:r>
            <w:r w:rsidR="00FF79B9" w:rsidRPr="00737E4E">
              <w:rPr>
                <w:noProof/>
                <w:sz w:val="22"/>
                <w:szCs w:val="22"/>
              </w:rPr>
              <mc:AlternateContent>
                <mc:Choice Requires="wps">
                  <w:drawing>
                    <wp:anchor distT="0" distB="0" distL="114300" distR="114300" simplePos="0" relativeHeight="251681792" behindDoc="0" locked="0" layoutInCell="1" allowOverlap="1" wp14:anchorId="418586DE" wp14:editId="40FDD623">
                      <wp:simplePos x="0" y="0"/>
                      <wp:positionH relativeFrom="column">
                        <wp:posOffset>2286000</wp:posOffset>
                      </wp:positionH>
                      <wp:positionV relativeFrom="paragraph">
                        <wp:posOffset>1229995</wp:posOffset>
                      </wp:positionV>
                      <wp:extent cx="1371600" cy="792480"/>
                      <wp:effectExtent l="0" t="0" r="25400" b="20320"/>
                      <wp:wrapSquare wrapText="bothSides"/>
                      <wp:docPr id="21" name="Text Box 21"/>
                      <wp:cNvGraphicFramePr/>
                      <a:graphic xmlns:a="http://schemas.openxmlformats.org/drawingml/2006/main">
                        <a:graphicData uri="http://schemas.microsoft.com/office/word/2010/wordprocessingShape">
                          <wps:wsp>
                            <wps:cNvSpPr txBox="1"/>
                            <wps:spPr>
                              <a:xfrm>
                                <a:off x="0" y="0"/>
                                <a:ext cx="1371600" cy="79248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2E69ECA" w14:textId="7DA63A7C" w:rsidR="00B85ACD" w:rsidRPr="00737E4E" w:rsidRDefault="00B85ACD" w:rsidP="004D52CC">
                                  <w:pPr>
                                    <w:jc w:val="center"/>
                                    <w:rPr>
                                      <w:sz w:val="22"/>
                                      <w:szCs w:val="22"/>
                                    </w:rPr>
                                  </w:pPr>
                                  <w:r w:rsidRPr="00737E4E">
                                    <w:rPr>
                                      <w:sz w:val="22"/>
                                      <w:szCs w:val="22"/>
                                    </w:rPr>
                                    <w:t>CD4 measured within 30d of diagnosis</w:t>
                                  </w:r>
                                </w:p>
                                <w:p w14:paraId="14669C9A" w14:textId="159AE82A" w:rsidR="00B85ACD" w:rsidRPr="00737E4E" w:rsidRDefault="00B85ACD" w:rsidP="004D52CC">
                                  <w:pPr>
                                    <w:jc w:val="center"/>
                                    <w:rPr>
                                      <w:sz w:val="22"/>
                                      <w:szCs w:val="22"/>
                                    </w:rPr>
                                  </w:pPr>
                                  <w:r w:rsidRPr="00737E4E">
                                    <w:rPr>
                                      <w:sz w:val="22"/>
                                      <w:szCs w:val="22"/>
                                    </w:rPr>
                                    <w:t>(N=2178, 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8586DE" id="Text Box 21" o:spid="_x0000_s1046" type="#_x0000_t202" style="position:absolute;margin-left:180pt;margin-top:96.85pt;width:108pt;height:62.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" filled="f" strokecolor="black [3213]">
                      <v:textbox>
                        <w:txbxContent>
                          <w:p w14:paraId="72E69ECA" w14:textId="7DA63A7C" w:rsidR="00B85ACD" w:rsidRPr="00737E4E" w:rsidRDefault="00B85ACD" w:rsidP="004D52CC">
                            <w:pPr>
                              <w:jc w:val="center"/>
                              <w:rPr>
                                <w:sz w:val="22"/>
                                <w:szCs w:val="22"/>
                              </w:rPr>
                            </w:pPr>
                            <w:r w:rsidRPr="00737E4E">
                              <w:rPr>
                                <w:sz w:val="22"/>
                                <w:szCs w:val="22"/>
                              </w:rPr>
                              <w:t>CD4 measured within 30d of diagnosis</w:t>
                            </w:r>
                          </w:p>
                          <w:p w14:paraId="14669C9A" w14:textId="159AE82A" w:rsidR="00B85ACD" w:rsidRPr="00737E4E" w:rsidRDefault="00B85ACD" w:rsidP="004D52CC">
                            <w:pPr>
                              <w:jc w:val="center"/>
                              <w:rPr>
                                <w:sz w:val="22"/>
                                <w:szCs w:val="22"/>
                              </w:rPr>
                            </w:pPr>
                            <w:r w:rsidRPr="00737E4E">
                              <w:rPr>
                                <w:sz w:val="22"/>
                                <w:szCs w:val="22"/>
                              </w:rPr>
                              <w:t>(N=2178, 70%)</w:t>
                            </w:r>
                          </w:p>
                        </w:txbxContent>
                      </v:textbox>
                      <w10:wrap type="square"/>
                    </v:shape>
                  </w:pict>
                </mc:Fallback>
              </mc:AlternateContent>
            </w:r>
            <w:r w:rsidR="00FF79B9" w:rsidRPr="00737E4E">
              <w:rPr>
                <w:noProof/>
                <w:sz w:val="22"/>
                <w:szCs w:val="22"/>
              </w:rPr>
              <mc:AlternateContent>
                <mc:Choice Requires="wps">
                  <w:drawing>
                    <wp:anchor distT="0" distB="0" distL="114300" distR="114300" simplePos="0" relativeHeight="251693056" behindDoc="0" locked="0" layoutInCell="1" allowOverlap="1" wp14:anchorId="58FADB30" wp14:editId="650CCDDC">
                      <wp:simplePos x="0" y="0"/>
                      <wp:positionH relativeFrom="column">
                        <wp:posOffset>2971800</wp:posOffset>
                      </wp:positionH>
                      <wp:positionV relativeFrom="paragraph">
                        <wp:posOffset>879475</wp:posOffset>
                      </wp:positionV>
                      <wp:extent cx="0" cy="342900"/>
                      <wp:effectExtent l="127000" t="25400" r="76200" b="114300"/>
                      <wp:wrapNone/>
                      <wp:docPr id="30" name="Straight Arrow Connector 30"/>
                      <wp:cNvGraphicFramePr/>
                      <a:graphic xmlns:a="http://schemas.openxmlformats.org/drawingml/2006/main">
                        <a:graphicData uri="http://schemas.microsoft.com/office/word/2010/wordprocessingShape">
                          <wps:wsp>
                            <wps:cNvCnPr/>
                            <wps:spPr>
                              <a:xfrm>
                                <a:off x="0" y="0"/>
                                <a:ext cx="0" cy="342900"/>
                              </a:xfrm>
                              <a:prstGeom prst="straightConnector1">
                                <a:avLst/>
                              </a:prstGeom>
                              <a:ln w="9525" cmpd="sng">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4A8F2275" id="_x0000_t32" coordsize="21600,21600" o:spt="32" o:oned="t" path="m,l21600,21600e" filled="f">
                      <v:path arrowok="t" fillok="f" o:connecttype="none"/>
                      <o:lock v:ext="edit" shapetype="t"/>
                    </v:shapetype>
                    <v:shape id="Straight Arrow Connector 30" o:spid="_x0000_s1026" type="#_x0000_t32" style="position:absolute;margin-left:234pt;margin-top:69.25pt;width:0;height:27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" strokecolor="black [3200]">
                      <v:stroke endarrow="open"/>
                      <v:shadow on="t" color="black" opacity="24903f" origin=",.5" offset="0,.55556mm"/>
                    </v:shape>
                  </w:pict>
                </mc:Fallback>
              </mc:AlternateContent>
            </w:r>
            <w:r w:rsidR="00031E08" w:rsidRPr="00737E4E">
              <w:rPr>
                <w:noProof/>
                <w:sz w:val="22"/>
                <w:szCs w:val="22"/>
              </w:rPr>
              <mc:AlternateContent>
                <mc:Choice Requires="wps">
                  <w:drawing>
                    <wp:anchor distT="0" distB="0" distL="114300" distR="114300" simplePos="0" relativeHeight="251679744" behindDoc="0" locked="0" layoutInCell="1" allowOverlap="1" wp14:anchorId="4C41B31E" wp14:editId="68F24AAC">
                      <wp:simplePos x="0" y="0"/>
                      <wp:positionH relativeFrom="column">
                        <wp:posOffset>2286000</wp:posOffset>
                      </wp:positionH>
                      <wp:positionV relativeFrom="paragraph">
                        <wp:posOffset>201295</wp:posOffset>
                      </wp:positionV>
                      <wp:extent cx="1371600" cy="685800"/>
                      <wp:effectExtent l="0" t="0" r="25400" b="25400"/>
                      <wp:wrapSquare wrapText="bothSides"/>
                      <wp:docPr id="20" name="Text Box 20"/>
                      <wp:cNvGraphicFramePr/>
                      <a:graphic xmlns:a="http://schemas.openxmlformats.org/drawingml/2006/main">
                        <a:graphicData uri="http://schemas.microsoft.com/office/word/2010/wordprocessingShape">
                          <wps:wsp>
                            <wps:cNvSpPr txBox="1"/>
                            <wps:spPr>
                              <a:xfrm>
                                <a:off x="0" y="0"/>
                                <a:ext cx="13716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20CFE6C" w14:textId="32F6DEF7" w:rsidR="00B85ACD" w:rsidRPr="00737E4E" w:rsidRDefault="00B85ACD" w:rsidP="004D52CC">
                                  <w:pPr>
                                    <w:jc w:val="center"/>
                                    <w:rPr>
                                      <w:sz w:val="22"/>
                                      <w:szCs w:val="22"/>
                                    </w:rPr>
                                  </w:pPr>
                                  <w:r w:rsidRPr="00737E4E">
                                    <w:rPr>
                                      <w:sz w:val="22"/>
                                      <w:szCs w:val="22"/>
                                    </w:rPr>
                                    <w:t>Reported a LNT or No LNT</w:t>
                                  </w:r>
                                </w:p>
                                <w:p w14:paraId="17892D22" w14:textId="1BEFD500" w:rsidR="00B85ACD" w:rsidRPr="00737E4E" w:rsidRDefault="00B85ACD" w:rsidP="004D52CC">
                                  <w:pPr>
                                    <w:jc w:val="center"/>
                                    <w:rPr>
                                      <w:sz w:val="22"/>
                                      <w:szCs w:val="22"/>
                                    </w:rPr>
                                  </w:pPr>
                                  <w:r w:rsidRPr="00737E4E">
                                    <w:rPr>
                                      <w:sz w:val="22"/>
                                      <w:szCs w:val="22"/>
                                    </w:rPr>
                                    <w:t>(N=3016,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41B31E" id="Text Box 20" o:spid="_x0000_s1047" type="#_x0000_t202" style="position:absolute;margin-left:180pt;margin-top:15.85pt;width:108pt;height:5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" filled="f" strokecolor="black [3213]">
                      <v:textbox>
                        <w:txbxContent>
                          <w:p w14:paraId="120CFE6C" w14:textId="32F6DEF7" w:rsidR="00B85ACD" w:rsidRPr="00737E4E" w:rsidRDefault="00B85ACD" w:rsidP="004D52CC">
                            <w:pPr>
                              <w:jc w:val="center"/>
                              <w:rPr>
                                <w:sz w:val="22"/>
                                <w:szCs w:val="22"/>
                              </w:rPr>
                            </w:pPr>
                            <w:r w:rsidRPr="00737E4E">
                              <w:rPr>
                                <w:sz w:val="22"/>
                                <w:szCs w:val="22"/>
                              </w:rPr>
                              <w:t>Reported a LNT or No LNT</w:t>
                            </w:r>
                          </w:p>
                          <w:p w14:paraId="17892D22" w14:textId="1BEFD500" w:rsidR="00B85ACD" w:rsidRPr="00737E4E" w:rsidRDefault="00B85ACD" w:rsidP="004D52CC">
                            <w:pPr>
                              <w:jc w:val="center"/>
                              <w:rPr>
                                <w:sz w:val="22"/>
                                <w:szCs w:val="22"/>
                              </w:rPr>
                            </w:pPr>
                            <w:r w:rsidRPr="00737E4E">
                              <w:rPr>
                                <w:sz w:val="22"/>
                                <w:szCs w:val="22"/>
                              </w:rPr>
                              <w:t>(N=3016, 100%)</w:t>
                            </w:r>
                          </w:p>
                        </w:txbxContent>
                      </v:textbox>
                      <w10:wrap type="square"/>
                    </v:shape>
                  </w:pict>
                </mc:Fallback>
              </mc:AlternateContent>
            </w:r>
          </w:p>
        </w:tc>
      </w:tr>
    </w:tbl>
    <w:p w14:paraId="2033CB2E" w14:textId="77777777" w:rsidR="005B44D1" w:rsidRDefault="005B44D1"/>
    <w:p w14:paraId="08CA213C" w14:textId="77777777" w:rsidR="005B44D1" w:rsidRDefault="005B44D1"/>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1444"/>
        <w:gridCol w:w="1252"/>
        <w:gridCol w:w="1448"/>
        <w:gridCol w:w="1298"/>
        <w:gridCol w:w="1492"/>
      </w:tblGrid>
      <w:tr w:rsidR="00F0258E" w:rsidRPr="00F0258E" w14:paraId="4DBD59D4" w14:textId="77777777" w:rsidTr="00E87E8F">
        <w:tc>
          <w:tcPr>
            <w:tcW w:w="9558" w:type="dxa"/>
            <w:gridSpan w:val="6"/>
          </w:tcPr>
          <w:p w14:paraId="21F13EF2" w14:textId="74609A99" w:rsidR="00F0258E" w:rsidRPr="00F0258E" w:rsidRDefault="00F0258E" w:rsidP="00F0258E">
            <w:pPr>
              <w:jc w:val="center"/>
              <w:rPr>
                <w:sz w:val="22"/>
                <w:szCs w:val="22"/>
              </w:rPr>
            </w:pPr>
            <w:r w:rsidRPr="00F0258E">
              <w:rPr>
                <w:b/>
                <w:sz w:val="22"/>
                <w:szCs w:val="22"/>
              </w:rPr>
              <w:t>Table 3</w:t>
            </w:r>
            <w:r w:rsidRPr="00F0258E">
              <w:rPr>
                <w:sz w:val="22"/>
                <w:szCs w:val="22"/>
              </w:rPr>
              <w:t>. Sample sizes and distributions of cases impacted by the CD4 Case by MSM status and LNT status, among the 3016 cases with non-missing testing history.</w:t>
            </w:r>
            <w:r w:rsidR="00B24E4D">
              <w:rPr>
                <w:sz w:val="22"/>
                <w:szCs w:val="22"/>
              </w:rPr>
              <w:t xml:space="preserve"> </w:t>
            </w:r>
            <w:proofErr w:type="spellStart"/>
            <w:r w:rsidR="00B24E4D">
              <w:rPr>
                <w:sz w:val="22"/>
                <w:szCs w:val="22"/>
              </w:rPr>
              <w:t>Percents</w:t>
            </w:r>
            <w:proofErr w:type="spellEnd"/>
            <w:r w:rsidR="00B24E4D">
              <w:rPr>
                <w:sz w:val="22"/>
                <w:szCs w:val="22"/>
              </w:rPr>
              <w:t xml:space="preserve"> are column </w:t>
            </w:r>
            <w:proofErr w:type="spellStart"/>
            <w:r w:rsidR="00B24E4D">
              <w:rPr>
                <w:sz w:val="22"/>
                <w:szCs w:val="22"/>
              </w:rPr>
              <w:t>percents</w:t>
            </w:r>
            <w:proofErr w:type="spellEnd"/>
            <w:r w:rsidR="00B24E4D">
              <w:rPr>
                <w:sz w:val="22"/>
                <w:szCs w:val="22"/>
              </w:rPr>
              <w:t xml:space="preserve"> unless indicated otherwise.</w:t>
            </w:r>
          </w:p>
        </w:tc>
      </w:tr>
      <w:tr w:rsidR="00F0258E" w:rsidRPr="00F0258E" w14:paraId="2EF7535E" w14:textId="77777777" w:rsidTr="00E87E8F">
        <w:tc>
          <w:tcPr>
            <w:tcW w:w="2624" w:type="dxa"/>
          </w:tcPr>
          <w:p w14:paraId="6FACBFC7" w14:textId="77777777" w:rsidR="00F0258E" w:rsidRPr="00F0258E" w:rsidRDefault="00F0258E">
            <w:pPr>
              <w:rPr>
                <w:sz w:val="22"/>
                <w:szCs w:val="22"/>
              </w:rPr>
            </w:pPr>
          </w:p>
        </w:tc>
        <w:tc>
          <w:tcPr>
            <w:tcW w:w="2696" w:type="dxa"/>
            <w:gridSpan w:val="2"/>
            <w:tcBorders>
              <w:top w:val="single" w:sz="4" w:space="0" w:color="auto"/>
              <w:bottom w:val="single" w:sz="4" w:space="0" w:color="auto"/>
              <w:right w:val="single" w:sz="4" w:space="0" w:color="auto"/>
            </w:tcBorders>
          </w:tcPr>
          <w:p w14:paraId="5146363E" w14:textId="61460AFF" w:rsidR="00F0258E" w:rsidRPr="00B85ACD" w:rsidRDefault="00F0258E" w:rsidP="00256A8D">
            <w:pPr>
              <w:jc w:val="center"/>
              <w:rPr>
                <w:i/>
                <w:sz w:val="22"/>
                <w:szCs w:val="22"/>
              </w:rPr>
            </w:pPr>
            <w:r w:rsidRPr="00B85ACD">
              <w:rPr>
                <w:i/>
                <w:sz w:val="22"/>
                <w:szCs w:val="22"/>
              </w:rPr>
              <w:t>By MSM Status</w:t>
            </w:r>
          </w:p>
        </w:tc>
        <w:tc>
          <w:tcPr>
            <w:tcW w:w="4238" w:type="dxa"/>
            <w:gridSpan w:val="3"/>
            <w:tcBorders>
              <w:top w:val="single" w:sz="4" w:space="0" w:color="auto"/>
              <w:left w:val="single" w:sz="4" w:space="0" w:color="auto"/>
              <w:bottom w:val="single" w:sz="4" w:space="0" w:color="auto"/>
            </w:tcBorders>
          </w:tcPr>
          <w:p w14:paraId="0D9BD998" w14:textId="5720CE46" w:rsidR="00F0258E" w:rsidRPr="00B85ACD" w:rsidRDefault="00F0258E" w:rsidP="00256A8D">
            <w:pPr>
              <w:jc w:val="center"/>
              <w:rPr>
                <w:i/>
                <w:sz w:val="22"/>
                <w:szCs w:val="22"/>
              </w:rPr>
            </w:pPr>
            <w:r w:rsidRPr="00B85ACD">
              <w:rPr>
                <w:i/>
                <w:sz w:val="22"/>
                <w:szCs w:val="22"/>
              </w:rPr>
              <w:t>By LNT Status</w:t>
            </w:r>
          </w:p>
        </w:tc>
      </w:tr>
      <w:tr w:rsidR="00E76AF1" w:rsidRPr="00F0258E" w14:paraId="7BD3280C" w14:textId="77777777" w:rsidTr="00E87E8F">
        <w:tc>
          <w:tcPr>
            <w:tcW w:w="2624" w:type="dxa"/>
            <w:tcBorders>
              <w:bottom w:val="single" w:sz="4" w:space="0" w:color="auto"/>
            </w:tcBorders>
          </w:tcPr>
          <w:p w14:paraId="742BEE02" w14:textId="77777777" w:rsidR="00E76AF1" w:rsidRPr="00F0258E" w:rsidRDefault="00E76AF1">
            <w:pPr>
              <w:rPr>
                <w:sz w:val="22"/>
                <w:szCs w:val="22"/>
              </w:rPr>
            </w:pPr>
          </w:p>
        </w:tc>
        <w:tc>
          <w:tcPr>
            <w:tcW w:w="1444" w:type="dxa"/>
            <w:tcBorders>
              <w:top w:val="single" w:sz="4" w:space="0" w:color="auto"/>
              <w:bottom w:val="single" w:sz="4" w:space="0" w:color="auto"/>
            </w:tcBorders>
          </w:tcPr>
          <w:p w14:paraId="5456B451" w14:textId="0FE42E63" w:rsidR="00E76AF1" w:rsidRPr="00F0258E" w:rsidRDefault="00E76AF1" w:rsidP="00B24E4D">
            <w:pPr>
              <w:jc w:val="center"/>
              <w:rPr>
                <w:sz w:val="22"/>
                <w:szCs w:val="22"/>
              </w:rPr>
            </w:pPr>
            <w:r w:rsidRPr="00F0258E">
              <w:rPr>
                <w:sz w:val="22"/>
                <w:szCs w:val="22"/>
              </w:rPr>
              <w:t>MSM</w:t>
            </w:r>
          </w:p>
        </w:tc>
        <w:tc>
          <w:tcPr>
            <w:tcW w:w="1252" w:type="dxa"/>
            <w:tcBorders>
              <w:top w:val="single" w:sz="4" w:space="0" w:color="auto"/>
              <w:bottom w:val="single" w:sz="4" w:space="0" w:color="auto"/>
              <w:right w:val="single" w:sz="4" w:space="0" w:color="auto"/>
            </w:tcBorders>
          </w:tcPr>
          <w:p w14:paraId="1D506F5B" w14:textId="0A37019F" w:rsidR="00E76AF1" w:rsidRPr="00F0258E" w:rsidRDefault="00E76AF1" w:rsidP="00B24E4D">
            <w:pPr>
              <w:jc w:val="center"/>
              <w:rPr>
                <w:sz w:val="22"/>
                <w:szCs w:val="22"/>
              </w:rPr>
            </w:pPr>
            <w:r w:rsidRPr="00F0258E">
              <w:rPr>
                <w:sz w:val="22"/>
                <w:szCs w:val="22"/>
              </w:rPr>
              <w:t>Non-MSM</w:t>
            </w:r>
          </w:p>
        </w:tc>
        <w:tc>
          <w:tcPr>
            <w:tcW w:w="1448" w:type="dxa"/>
            <w:tcBorders>
              <w:top w:val="single" w:sz="4" w:space="0" w:color="auto"/>
              <w:left w:val="single" w:sz="4" w:space="0" w:color="auto"/>
              <w:bottom w:val="single" w:sz="4" w:space="0" w:color="auto"/>
            </w:tcBorders>
          </w:tcPr>
          <w:p w14:paraId="31CCA710" w14:textId="465DC05C" w:rsidR="00E76AF1" w:rsidRPr="00F0258E" w:rsidRDefault="00E76AF1" w:rsidP="00B24E4D">
            <w:pPr>
              <w:jc w:val="center"/>
              <w:rPr>
                <w:sz w:val="22"/>
                <w:szCs w:val="22"/>
              </w:rPr>
            </w:pPr>
            <w:r w:rsidRPr="00F0258E">
              <w:rPr>
                <w:sz w:val="22"/>
                <w:szCs w:val="22"/>
              </w:rPr>
              <w:t>LNT</w:t>
            </w:r>
          </w:p>
        </w:tc>
        <w:tc>
          <w:tcPr>
            <w:tcW w:w="1298" w:type="dxa"/>
            <w:tcBorders>
              <w:top w:val="single" w:sz="4" w:space="0" w:color="auto"/>
              <w:bottom w:val="single" w:sz="4" w:space="0" w:color="auto"/>
            </w:tcBorders>
          </w:tcPr>
          <w:p w14:paraId="5EE60621" w14:textId="3331D277" w:rsidR="00E76AF1" w:rsidRPr="00F0258E" w:rsidRDefault="00E76AF1" w:rsidP="00B24E4D">
            <w:pPr>
              <w:jc w:val="center"/>
              <w:rPr>
                <w:sz w:val="22"/>
                <w:szCs w:val="22"/>
              </w:rPr>
            </w:pPr>
            <w:r w:rsidRPr="00F0258E">
              <w:rPr>
                <w:sz w:val="22"/>
                <w:szCs w:val="22"/>
              </w:rPr>
              <w:t>LNT (18y)</w:t>
            </w:r>
          </w:p>
        </w:tc>
        <w:tc>
          <w:tcPr>
            <w:tcW w:w="1492" w:type="dxa"/>
            <w:tcBorders>
              <w:top w:val="single" w:sz="4" w:space="0" w:color="auto"/>
              <w:bottom w:val="single" w:sz="4" w:space="0" w:color="auto"/>
            </w:tcBorders>
          </w:tcPr>
          <w:p w14:paraId="4668785A" w14:textId="3514EF59" w:rsidR="00E76AF1" w:rsidRPr="00F0258E" w:rsidRDefault="00E76AF1" w:rsidP="00B24E4D">
            <w:pPr>
              <w:ind w:right="-260"/>
              <w:rPr>
                <w:sz w:val="22"/>
                <w:szCs w:val="22"/>
              </w:rPr>
            </w:pPr>
            <w:r w:rsidRPr="00F0258E">
              <w:rPr>
                <w:sz w:val="22"/>
                <w:szCs w:val="22"/>
              </w:rPr>
              <w:t>LNT (age-16)</w:t>
            </w:r>
          </w:p>
        </w:tc>
      </w:tr>
      <w:tr w:rsidR="00EE08C0" w:rsidRPr="00F0258E" w14:paraId="245C3CC6" w14:textId="77777777" w:rsidTr="00E87E8F">
        <w:tc>
          <w:tcPr>
            <w:tcW w:w="2624" w:type="dxa"/>
            <w:tcBorders>
              <w:top w:val="single" w:sz="4" w:space="0" w:color="auto"/>
            </w:tcBorders>
          </w:tcPr>
          <w:p w14:paraId="38EABFF7" w14:textId="01943DC4" w:rsidR="00EE08C0" w:rsidRPr="00F0258E" w:rsidRDefault="00EE08C0">
            <w:pPr>
              <w:rPr>
                <w:b/>
                <w:sz w:val="22"/>
                <w:szCs w:val="22"/>
              </w:rPr>
            </w:pPr>
            <w:r w:rsidRPr="00F0258E">
              <w:rPr>
                <w:b/>
                <w:sz w:val="22"/>
                <w:szCs w:val="22"/>
              </w:rPr>
              <w:t>Impacted</w:t>
            </w:r>
          </w:p>
        </w:tc>
        <w:tc>
          <w:tcPr>
            <w:tcW w:w="1444" w:type="dxa"/>
            <w:tcBorders>
              <w:top w:val="single" w:sz="4" w:space="0" w:color="auto"/>
            </w:tcBorders>
          </w:tcPr>
          <w:p w14:paraId="20D34418" w14:textId="77777777" w:rsidR="00EE08C0" w:rsidRPr="00F0258E" w:rsidRDefault="00EE08C0">
            <w:pPr>
              <w:rPr>
                <w:sz w:val="22"/>
                <w:szCs w:val="22"/>
              </w:rPr>
            </w:pPr>
          </w:p>
        </w:tc>
        <w:tc>
          <w:tcPr>
            <w:tcW w:w="1252" w:type="dxa"/>
            <w:tcBorders>
              <w:top w:val="single" w:sz="4" w:space="0" w:color="auto"/>
              <w:right w:val="single" w:sz="4" w:space="0" w:color="auto"/>
            </w:tcBorders>
          </w:tcPr>
          <w:p w14:paraId="63E80CA1" w14:textId="77777777" w:rsidR="00EE08C0" w:rsidRPr="00F0258E" w:rsidRDefault="00EE08C0">
            <w:pPr>
              <w:rPr>
                <w:sz w:val="22"/>
                <w:szCs w:val="22"/>
              </w:rPr>
            </w:pPr>
          </w:p>
        </w:tc>
        <w:tc>
          <w:tcPr>
            <w:tcW w:w="1448" w:type="dxa"/>
            <w:tcBorders>
              <w:top w:val="single" w:sz="4" w:space="0" w:color="auto"/>
              <w:left w:val="single" w:sz="4" w:space="0" w:color="auto"/>
            </w:tcBorders>
          </w:tcPr>
          <w:p w14:paraId="58397A5E" w14:textId="77777777" w:rsidR="00EE08C0" w:rsidRPr="00F0258E" w:rsidRDefault="00EE08C0">
            <w:pPr>
              <w:rPr>
                <w:sz w:val="22"/>
                <w:szCs w:val="22"/>
              </w:rPr>
            </w:pPr>
          </w:p>
        </w:tc>
        <w:tc>
          <w:tcPr>
            <w:tcW w:w="1298" w:type="dxa"/>
            <w:tcBorders>
              <w:top w:val="single" w:sz="4" w:space="0" w:color="auto"/>
            </w:tcBorders>
          </w:tcPr>
          <w:p w14:paraId="301847FC" w14:textId="77777777" w:rsidR="00EE08C0" w:rsidRPr="00F0258E" w:rsidRDefault="00EE08C0" w:rsidP="001D6FD8">
            <w:pPr>
              <w:rPr>
                <w:sz w:val="22"/>
                <w:szCs w:val="22"/>
              </w:rPr>
            </w:pPr>
          </w:p>
        </w:tc>
        <w:tc>
          <w:tcPr>
            <w:tcW w:w="1492" w:type="dxa"/>
            <w:tcBorders>
              <w:top w:val="single" w:sz="4" w:space="0" w:color="auto"/>
            </w:tcBorders>
          </w:tcPr>
          <w:p w14:paraId="2E8E4E3D" w14:textId="77777777" w:rsidR="00EE08C0" w:rsidRPr="00F0258E" w:rsidRDefault="00EE08C0" w:rsidP="001D6FD8">
            <w:pPr>
              <w:ind w:right="-260"/>
              <w:rPr>
                <w:sz w:val="22"/>
                <w:szCs w:val="22"/>
              </w:rPr>
            </w:pPr>
          </w:p>
        </w:tc>
      </w:tr>
      <w:tr w:rsidR="00E76AF1" w:rsidRPr="00F0258E" w14:paraId="5C674391" w14:textId="77777777" w:rsidTr="00E64B6E">
        <w:tc>
          <w:tcPr>
            <w:tcW w:w="2624" w:type="dxa"/>
            <w:shd w:val="clear" w:color="auto" w:fill="D9D9D9" w:themeFill="background1" w:themeFillShade="D9"/>
          </w:tcPr>
          <w:p w14:paraId="6EB43C95" w14:textId="4A4B3FDA" w:rsidR="00E76AF1" w:rsidRPr="00F0258E" w:rsidRDefault="00E76AF1" w:rsidP="00B85ACD">
            <w:pPr>
              <w:ind w:left="270"/>
              <w:rPr>
                <w:sz w:val="22"/>
                <w:szCs w:val="22"/>
              </w:rPr>
            </w:pPr>
            <w:r w:rsidRPr="00F0258E">
              <w:rPr>
                <w:sz w:val="22"/>
                <w:szCs w:val="22"/>
              </w:rPr>
              <w:t>CD4&gt;500 and window&gt; 3 years</w:t>
            </w:r>
          </w:p>
        </w:tc>
        <w:tc>
          <w:tcPr>
            <w:tcW w:w="1444" w:type="dxa"/>
            <w:shd w:val="clear" w:color="auto" w:fill="D9D9D9" w:themeFill="background1" w:themeFillShade="D9"/>
          </w:tcPr>
          <w:p w14:paraId="13851372" w14:textId="307D1713" w:rsidR="00E76AF1" w:rsidRPr="00F0258E" w:rsidRDefault="00E76AF1" w:rsidP="00E76AF1">
            <w:pPr>
              <w:jc w:val="center"/>
              <w:rPr>
                <w:sz w:val="22"/>
                <w:szCs w:val="22"/>
              </w:rPr>
            </w:pPr>
            <w:r w:rsidRPr="00F0258E">
              <w:rPr>
                <w:sz w:val="22"/>
                <w:szCs w:val="22"/>
              </w:rPr>
              <w:t>112 (5%)</w:t>
            </w:r>
          </w:p>
        </w:tc>
        <w:tc>
          <w:tcPr>
            <w:tcW w:w="1252" w:type="dxa"/>
            <w:tcBorders>
              <w:right w:val="single" w:sz="4" w:space="0" w:color="auto"/>
            </w:tcBorders>
            <w:shd w:val="clear" w:color="auto" w:fill="D9D9D9" w:themeFill="background1" w:themeFillShade="D9"/>
          </w:tcPr>
          <w:p w14:paraId="7347C4DE" w14:textId="58419C3D" w:rsidR="00E76AF1" w:rsidRPr="00F0258E" w:rsidRDefault="00E76AF1" w:rsidP="007844A8">
            <w:pPr>
              <w:jc w:val="center"/>
              <w:rPr>
                <w:sz w:val="22"/>
                <w:szCs w:val="22"/>
              </w:rPr>
            </w:pPr>
            <w:r w:rsidRPr="00F0258E">
              <w:rPr>
                <w:sz w:val="22"/>
                <w:szCs w:val="22"/>
              </w:rPr>
              <w:t>60 (8%)</w:t>
            </w:r>
          </w:p>
        </w:tc>
        <w:tc>
          <w:tcPr>
            <w:tcW w:w="1448" w:type="dxa"/>
            <w:tcBorders>
              <w:left w:val="single" w:sz="4" w:space="0" w:color="auto"/>
            </w:tcBorders>
            <w:shd w:val="clear" w:color="auto" w:fill="D9D9D9" w:themeFill="background1" w:themeFillShade="D9"/>
          </w:tcPr>
          <w:p w14:paraId="23586B4A" w14:textId="64D91ED0" w:rsidR="00E76AF1" w:rsidRPr="00F0258E" w:rsidRDefault="00E76AF1" w:rsidP="007844A8">
            <w:pPr>
              <w:jc w:val="center"/>
              <w:rPr>
                <w:sz w:val="22"/>
                <w:szCs w:val="22"/>
              </w:rPr>
            </w:pPr>
            <w:r w:rsidRPr="00F0258E">
              <w:rPr>
                <w:sz w:val="22"/>
                <w:szCs w:val="22"/>
              </w:rPr>
              <w:t>106 (4%)</w:t>
            </w:r>
          </w:p>
        </w:tc>
        <w:tc>
          <w:tcPr>
            <w:tcW w:w="1298" w:type="dxa"/>
            <w:shd w:val="clear" w:color="auto" w:fill="D9D9D9" w:themeFill="background1" w:themeFillShade="D9"/>
          </w:tcPr>
          <w:p w14:paraId="686896A9" w14:textId="787FF776" w:rsidR="00E76AF1" w:rsidRPr="00F0258E" w:rsidRDefault="00E76AF1" w:rsidP="007844A8">
            <w:pPr>
              <w:jc w:val="center"/>
              <w:rPr>
                <w:sz w:val="22"/>
                <w:szCs w:val="22"/>
              </w:rPr>
            </w:pPr>
            <w:r w:rsidRPr="00F0258E">
              <w:rPr>
                <w:sz w:val="22"/>
                <w:szCs w:val="22"/>
              </w:rPr>
              <w:t>34 (9%)</w:t>
            </w:r>
          </w:p>
        </w:tc>
        <w:tc>
          <w:tcPr>
            <w:tcW w:w="1492" w:type="dxa"/>
            <w:shd w:val="clear" w:color="auto" w:fill="D9D9D9" w:themeFill="background1" w:themeFillShade="D9"/>
          </w:tcPr>
          <w:p w14:paraId="4A600E9C" w14:textId="60456B44" w:rsidR="00E76AF1" w:rsidRPr="00F0258E" w:rsidRDefault="00E76AF1" w:rsidP="007844A8">
            <w:pPr>
              <w:jc w:val="center"/>
              <w:rPr>
                <w:sz w:val="22"/>
                <w:szCs w:val="22"/>
              </w:rPr>
            </w:pPr>
            <w:r w:rsidRPr="00F0258E">
              <w:rPr>
                <w:sz w:val="22"/>
                <w:szCs w:val="22"/>
              </w:rPr>
              <w:t>32 (14%)</w:t>
            </w:r>
          </w:p>
        </w:tc>
      </w:tr>
      <w:tr w:rsidR="00E76AF1" w:rsidRPr="00F0258E" w14:paraId="7CF6DF3C" w14:textId="77777777" w:rsidTr="00E87E8F">
        <w:tc>
          <w:tcPr>
            <w:tcW w:w="2624" w:type="dxa"/>
          </w:tcPr>
          <w:p w14:paraId="009806F1" w14:textId="6CD71B19" w:rsidR="00E76AF1" w:rsidRPr="00F0258E" w:rsidRDefault="00E76AF1" w:rsidP="00B85ACD">
            <w:pPr>
              <w:ind w:left="270"/>
              <w:rPr>
                <w:sz w:val="22"/>
                <w:szCs w:val="22"/>
              </w:rPr>
            </w:pPr>
            <w:r w:rsidRPr="00F0258E">
              <w:rPr>
                <w:sz w:val="22"/>
                <w:szCs w:val="22"/>
              </w:rPr>
              <w:t>CD4 350-500 and window&gt;8 years</w:t>
            </w:r>
          </w:p>
        </w:tc>
        <w:tc>
          <w:tcPr>
            <w:tcW w:w="1444" w:type="dxa"/>
          </w:tcPr>
          <w:p w14:paraId="634F094A" w14:textId="55BE0AD4" w:rsidR="00E76AF1" w:rsidRPr="00F0258E" w:rsidRDefault="00E76AF1" w:rsidP="00E76AF1">
            <w:pPr>
              <w:jc w:val="center"/>
              <w:rPr>
                <w:sz w:val="22"/>
                <w:szCs w:val="22"/>
              </w:rPr>
            </w:pPr>
            <w:r w:rsidRPr="00F0258E">
              <w:rPr>
                <w:sz w:val="22"/>
                <w:szCs w:val="22"/>
              </w:rPr>
              <w:t>35 (2%)</w:t>
            </w:r>
          </w:p>
        </w:tc>
        <w:tc>
          <w:tcPr>
            <w:tcW w:w="1252" w:type="dxa"/>
            <w:tcBorders>
              <w:right w:val="single" w:sz="4" w:space="0" w:color="auto"/>
            </w:tcBorders>
          </w:tcPr>
          <w:p w14:paraId="6A244F7F" w14:textId="2C0BCC9C" w:rsidR="00E76AF1" w:rsidRPr="00F0258E" w:rsidRDefault="00E76AF1" w:rsidP="007844A8">
            <w:pPr>
              <w:jc w:val="center"/>
              <w:rPr>
                <w:sz w:val="22"/>
                <w:szCs w:val="22"/>
              </w:rPr>
            </w:pPr>
            <w:r w:rsidRPr="00F0258E">
              <w:rPr>
                <w:sz w:val="22"/>
                <w:szCs w:val="22"/>
              </w:rPr>
              <w:t>31 (4%)</w:t>
            </w:r>
          </w:p>
        </w:tc>
        <w:tc>
          <w:tcPr>
            <w:tcW w:w="1448" w:type="dxa"/>
            <w:tcBorders>
              <w:left w:val="single" w:sz="4" w:space="0" w:color="auto"/>
            </w:tcBorders>
          </w:tcPr>
          <w:p w14:paraId="0E0AAADC" w14:textId="6A51B36E" w:rsidR="00E76AF1" w:rsidRPr="00F0258E" w:rsidRDefault="00E76AF1" w:rsidP="007844A8">
            <w:pPr>
              <w:jc w:val="center"/>
              <w:rPr>
                <w:sz w:val="22"/>
                <w:szCs w:val="22"/>
              </w:rPr>
            </w:pPr>
            <w:r w:rsidRPr="00F0258E">
              <w:rPr>
                <w:sz w:val="22"/>
                <w:szCs w:val="22"/>
              </w:rPr>
              <w:t>14 (0.6%)</w:t>
            </w:r>
          </w:p>
        </w:tc>
        <w:tc>
          <w:tcPr>
            <w:tcW w:w="1298" w:type="dxa"/>
          </w:tcPr>
          <w:p w14:paraId="42ED2FE0" w14:textId="2EC5658B" w:rsidR="00E76AF1" w:rsidRPr="00F0258E" w:rsidRDefault="00E76AF1" w:rsidP="007844A8">
            <w:pPr>
              <w:jc w:val="center"/>
              <w:rPr>
                <w:sz w:val="22"/>
                <w:szCs w:val="22"/>
              </w:rPr>
            </w:pPr>
            <w:r w:rsidRPr="00F0258E">
              <w:rPr>
                <w:sz w:val="22"/>
                <w:szCs w:val="22"/>
              </w:rPr>
              <w:t>38 (10%)</w:t>
            </w:r>
          </w:p>
        </w:tc>
        <w:tc>
          <w:tcPr>
            <w:tcW w:w="1492" w:type="dxa"/>
          </w:tcPr>
          <w:p w14:paraId="18F16B69" w14:textId="426CFDCF" w:rsidR="00E76AF1" w:rsidRPr="00F0258E" w:rsidRDefault="00E76AF1" w:rsidP="007844A8">
            <w:pPr>
              <w:jc w:val="center"/>
              <w:rPr>
                <w:sz w:val="22"/>
                <w:szCs w:val="22"/>
              </w:rPr>
            </w:pPr>
            <w:r w:rsidRPr="00F0258E">
              <w:rPr>
                <w:sz w:val="22"/>
                <w:szCs w:val="22"/>
              </w:rPr>
              <w:t>14 (6%)</w:t>
            </w:r>
          </w:p>
        </w:tc>
      </w:tr>
      <w:tr w:rsidR="00E76AF1" w:rsidRPr="00F0258E" w14:paraId="67D53644" w14:textId="77777777" w:rsidTr="00E64B6E">
        <w:tc>
          <w:tcPr>
            <w:tcW w:w="2624" w:type="dxa"/>
            <w:shd w:val="clear" w:color="auto" w:fill="D9D9D9" w:themeFill="background1" w:themeFillShade="D9"/>
          </w:tcPr>
          <w:p w14:paraId="25DEEFB1" w14:textId="009ED453" w:rsidR="00E76AF1" w:rsidRPr="00F0258E" w:rsidRDefault="00E76AF1" w:rsidP="00B85ACD">
            <w:pPr>
              <w:ind w:left="270"/>
              <w:rPr>
                <w:sz w:val="22"/>
                <w:szCs w:val="22"/>
              </w:rPr>
            </w:pPr>
            <w:r w:rsidRPr="00F0258E">
              <w:rPr>
                <w:sz w:val="22"/>
                <w:szCs w:val="22"/>
              </w:rPr>
              <w:t>CD4 200-500 and window&gt;16 years</w:t>
            </w:r>
          </w:p>
        </w:tc>
        <w:tc>
          <w:tcPr>
            <w:tcW w:w="1444" w:type="dxa"/>
            <w:shd w:val="clear" w:color="auto" w:fill="D9D9D9" w:themeFill="background1" w:themeFillShade="D9"/>
          </w:tcPr>
          <w:p w14:paraId="749E2C8B" w14:textId="5FE4B36E" w:rsidR="00E76AF1" w:rsidRPr="00F0258E" w:rsidRDefault="00E76AF1" w:rsidP="007844A8">
            <w:pPr>
              <w:jc w:val="center"/>
              <w:rPr>
                <w:sz w:val="22"/>
                <w:szCs w:val="22"/>
              </w:rPr>
            </w:pPr>
            <w:r w:rsidRPr="00F0258E">
              <w:rPr>
                <w:sz w:val="22"/>
                <w:szCs w:val="22"/>
              </w:rPr>
              <w:t>24 (1%)</w:t>
            </w:r>
          </w:p>
        </w:tc>
        <w:tc>
          <w:tcPr>
            <w:tcW w:w="1252" w:type="dxa"/>
            <w:tcBorders>
              <w:right w:val="single" w:sz="4" w:space="0" w:color="auto"/>
            </w:tcBorders>
            <w:shd w:val="clear" w:color="auto" w:fill="D9D9D9" w:themeFill="background1" w:themeFillShade="D9"/>
          </w:tcPr>
          <w:p w14:paraId="731FC921" w14:textId="3037D043" w:rsidR="00E76AF1" w:rsidRPr="00F0258E" w:rsidRDefault="00E76AF1" w:rsidP="007844A8">
            <w:pPr>
              <w:jc w:val="center"/>
              <w:rPr>
                <w:sz w:val="22"/>
                <w:szCs w:val="22"/>
              </w:rPr>
            </w:pPr>
            <w:r w:rsidRPr="00F0258E">
              <w:rPr>
                <w:sz w:val="22"/>
                <w:szCs w:val="22"/>
              </w:rPr>
              <w:t>34 (5%)</w:t>
            </w:r>
          </w:p>
        </w:tc>
        <w:tc>
          <w:tcPr>
            <w:tcW w:w="1448" w:type="dxa"/>
            <w:tcBorders>
              <w:left w:val="single" w:sz="4" w:space="0" w:color="auto"/>
            </w:tcBorders>
            <w:shd w:val="clear" w:color="auto" w:fill="D9D9D9" w:themeFill="background1" w:themeFillShade="D9"/>
          </w:tcPr>
          <w:p w14:paraId="2573E1EA" w14:textId="2C0D4A64" w:rsidR="00E76AF1" w:rsidRPr="00F0258E" w:rsidRDefault="00E76AF1" w:rsidP="007844A8">
            <w:pPr>
              <w:jc w:val="center"/>
              <w:rPr>
                <w:sz w:val="22"/>
                <w:szCs w:val="22"/>
              </w:rPr>
            </w:pPr>
            <w:r w:rsidRPr="00F0258E">
              <w:rPr>
                <w:sz w:val="22"/>
                <w:szCs w:val="22"/>
              </w:rPr>
              <w:t>6 (0.3%)</w:t>
            </w:r>
          </w:p>
        </w:tc>
        <w:tc>
          <w:tcPr>
            <w:tcW w:w="1298" w:type="dxa"/>
            <w:shd w:val="clear" w:color="auto" w:fill="D9D9D9" w:themeFill="background1" w:themeFillShade="D9"/>
          </w:tcPr>
          <w:p w14:paraId="17BB15EA" w14:textId="14EB9EFF" w:rsidR="00E76AF1" w:rsidRPr="00F0258E" w:rsidRDefault="00E76AF1" w:rsidP="007844A8">
            <w:pPr>
              <w:jc w:val="center"/>
              <w:rPr>
                <w:sz w:val="22"/>
                <w:szCs w:val="22"/>
              </w:rPr>
            </w:pPr>
            <w:r w:rsidRPr="00F0258E">
              <w:rPr>
                <w:sz w:val="22"/>
                <w:szCs w:val="22"/>
              </w:rPr>
              <w:t>47 (12%)</w:t>
            </w:r>
          </w:p>
        </w:tc>
        <w:tc>
          <w:tcPr>
            <w:tcW w:w="1492" w:type="dxa"/>
            <w:shd w:val="clear" w:color="auto" w:fill="D9D9D9" w:themeFill="background1" w:themeFillShade="D9"/>
          </w:tcPr>
          <w:p w14:paraId="57D76962" w14:textId="2E3F46BF" w:rsidR="00E76AF1" w:rsidRPr="00F0258E" w:rsidRDefault="00E76AF1" w:rsidP="007844A8">
            <w:pPr>
              <w:jc w:val="center"/>
              <w:rPr>
                <w:sz w:val="22"/>
                <w:szCs w:val="22"/>
              </w:rPr>
            </w:pPr>
            <w:r w:rsidRPr="00F0258E">
              <w:rPr>
                <w:sz w:val="22"/>
                <w:szCs w:val="22"/>
              </w:rPr>
              <w:t>5 (2%)</w:t>
            </w:r>
          </w:p>
        </w:tc>
      </w:tr>
      <w:tr w:rsidR="00E76AF1" w:rsidRPr="00F0258E" w14:paraId="59D2E211" w14:textId="77777777" w:rsidTr="00E87E8F">
        <w:tc>
          <w:tcPr>
            <w:tcW w:w="2624" w:type="dxa"/>
            <w:tcBorders>
              <w:bottom w:val="single" w:sz="4" w:space="0" w:color="auto"/>
            </w:tcBorders>
          </w:tcPr>
          <w:p w14:paraId="6AAD3668" w14:textId="11DC9E52" w:rsidR="00E76AF1" w:rsidRPr="00F0258E" w:rsidRDefault="00EE08C0" w:rsidP="00B85ACD">
            <w:pPr>
              <w:ind w:left="270"/>
              <w:rPr>
                <w:sz w:val="22"/>
                <w:szCs w:val="22"/>
              </w:rPr>
            </w:pPr>
            <w:r w:rsidRPr="00F0258E">
              <w:rPr>
                <w:sz w:val="22"/>
                <w:szCs w:val="22"/>
              </w:rPr>
              <w:t>Cumulative %</w:t>
            </w:r>
          </w:p>
        </w:tc>
        <w:tc>
          <w:tcPr>
            <w:tcW w:w="1444" w:type="dxa"/>
            <w:tcBorders>
              <w:bottom w:val="single" w:sz="4" w:space="0" w:color="auto"/>
            </w:tcBorders>
          </w:tcPr>
          <w:p w14:paraId="120D22AE" w14:textId="49EB098C" w:rsidR="00E76AF1" w:rsidRPr="00F0258E" w:rsidRDefault="00E76AF1" w:rsidP="007844A8">
            <w:pPr>
              <w:jc w:val="center"/>
              <w:rPr>
                <w:sz w:val="22"/>
                <w:szCs w:val="22"/>
              </w:rPr>
            </w:pPr>
            <w:r w:rsidRPr="00F0258E">
              <w:rPr>
                <w:sz w:val="22"/>
                <w:szCs w:val="22"/>
              </w:rPr>
              <w:t>8%</w:t>
            </w:r>
          </w:p>
        </w:tc>
        <w:tc>
          <w:tcPr>
            <w:tcW w:w="1252" w:type="dxa"/>
            <w:tcBorders>
              <w:bottom w:val="single" w:sz="4" w:space="0" w:color="auto"/>
              <w:right w:val="single" w:sz="4" w:space="0" w:color="auto"/>
            </w:tcBorders>
          </w:tcPr>
          <w:p w14:paraId="1CF81A18" w14:textId="58DA0AF0" w:rsidR="00E76AF1" w:rsidRPr="00F0258E" w:rsidRDefault="00E76AF1" w:rsidP="007844A8">
            <w:pPr>
              <w:jc w:val="center"/>
              <w:rPr>
                <w:sz w:val="22"/>
                <w:szCs w:val="22"/>
              </w:rPr>
            </w:pPr>
            <w:r w:rsidRPr="00F0258E">
              <w:rPr>
                <w:sz w:val="22"/>
                <w:szCs w:val="22"/>
              </w:rPr>
              <w:t>17%</w:t>
            </w:r>
          </w:p>
        </w:tc>
        <w:tc>
          <w:tcPr>
            <w:tcW w:w="1448" w:type="dxa"/>
            <w:tcBorders>
              <w:left w:val="single" w:sz="4" w:space="0" w:color="auto"/>
              <w:bottom w:val="single" w:sz="4" w:space="0" w:color="auto"/>
            </w:tcBorders>
          </w:tcPr>
          <w:p w14:paraId="750DDCFD" w14:textId="0118CC2E" w:rsidR="00E76AF1" w:rsidRPr="00F0258E" w:rsidRDefault="00E76AF1" w:rsidP="007844A8">
            <w:pPr>
              <w:jc w:val="center"/>
              <w:rPr>
                <w:sz w:val="22"/>
                <w:szCs w:val="22"/>
              </w:rPr>
            </w:pPr>
            <w:r w:rsidRPr="00F0258E">
              <w:rPr>
                <w:sz w:val="22"/>
                <w:szCs w:val="22"/>
              </w:rPr>
              <w:t>5%</w:t>
            </w:r>
          </w:p>
        </w:tc>
        <w:tc>
          <w:tcPr>
            <w:tcW w:w="1298" w:type="dxa"/>
            <w:tcBorders>
              <w:bottom w:val="single" w:sz="4" w:space="0" w:color="auto"/>
            </w:tcBorders>
          </w:tcPr>
          <w:p w14:paraId="2FE3C0AF" w14:textId="2F5DC473" w:rsidR="00E76AF1" w:rsidRPr="00F0258E" w:rsidRDefault="00E76AF1" w:rsidP="007844A8">
            <w:pPr>
              <w:jc w:val="center"/>
              <w:rPr>
                <w:sz w:val="22"/>
                <w:szCs w:val="22"/>
              </w:rPr>
            </w:pPr>
            <w:r w:rsidRPr="00F0258E">
              <w:rPr>
                <w:sz w:val="22"/>
                <w:szCs w:val="22"/>
              </w:rPr>
              <w:t>30%</w:t>
            </w:r>
          </w:p>
        </w:tc>
        <w:tc>
          <w:tcPr>
            <w:tcW w:w="1492" w:type="dxa"/>
            <w:tcBorders>
              <w:bottom w:val="single" w:sz="4" w:space="0" w:color="auto"/>
            </w:tcBorders>
          </w:tcPr>
          <w:p w14:paraId="4F63CD45" w14:textId="3B462B0C" w:rsidR="00E76AF1" w:rsidRPr="00F0258E" w:rsidRDefault="00E76AF1" w:rsidP="007844A8">
            <w:pPr>
              <w:jc w:val="center"/>
              <w:rPr>
                <w:sz w:val="22"/>
                <w:szCs w:val="22"/>
              </w:rPr>
            </w:pPr>
            <w:r w:rsidRPr="00F0258E">
              <w:rPr>
                <w:sz w:val="22"/>
                <w:szCs w:val="22"/>
              </w:rPr>
              <w:t>23%</w:t>
            </w:r>
          </w:p>
        </w:tc>
      </w:tr>
      <w:tr w:rsidR="00EE08C0" w:rsidRPr="00F0258E" w14:paraId="169143B8" w14:textId="77777777" w:rsidTr="00E87E8F">
        <w:tc>
          <w:tcPr>
            <w:tcW w:w="2624" w:type="dxa"/>
            <w:tcBorders>
              <w:top w:val="single" w:sz="4" w:space="0" w:color="auto"/>
            </w:tcBorders>
          </w:tcPr>
          <w:p w14:paraId="13275870" w14:textId="5DDFB512" w:rsidR="00EE08C0" w:rsidRPr="00F0258E" w:rsidRDefault="00EE08C0">
            <w:pPr>
              <w:rPr>
                <w:b/>
                <w:sz w:val="22"/>
                <w:szCs w:val="22"/>
              </w:rPr>
            </w:pPr>
            <w:r w:rsidRPr="00F0258E">
              <w:rPr>
                <w:b/>
                <w:sz w:val="22"/>
                <w:szCs w:val="22"/>
              </w:rPr>
              <w:t>Not impacted</w:t>
            </w:r>
          </w:p>
        </w:tc>
        <w:tc>
          <w:tcPr>
            <w:tcW w:w="1444" w:type="dxa"/>
            <w:tcBorders>
              <w:top w:val="single" w:sz="4" w:space="0" w:color="auto"/>
            </w:tcBorders>
          </w:tcPr>
          <w:p w14:paraId="67786EB1" w14:textId="77777777" w:rsidR="00EE08C0" w:rsidRPr="00F0258E" w:rsidRDefault="00EE08C0" w:rsidP="007844A8">
            <w:pPr>
              <w:jc w:val="center"/>
              <w:rPr>
                <w:i/>
                <w:sz w:val="22"/>
                <w:szCs w:val="22"/>
              </w:rPr>
            </w:pPr>
          </w:p>
        </w:tc>
        <w:tc>
          <w:tcPr>
            <w:tcW w:w="1252" w:type="dxa"/>
            <w:tcBorders>
              <w:top w:val="single" w:sz="4" w:space="0" w:color="auto"/>
              <w:right w:val="single" w:sz="4" w:space="0" w:color="auto"/>
            </w:tcBorders>
          </w:tcPr>
          <w:p w14:paraId="123B6A60" w14:textId="77777777" w:rsidR="00EE08C0" w:rsidRPr="00F0258E" w:rsidRDefault="00EE08C0" w:rsidP="007844A8">
            <w:pPr>
              <w:jc w:val="center"/>
              <w:rPr>
                <w:i/>
                <w:sz w:val="22"/>
                <w:szCs w:val="22"/>
              </w:rPr>
            </w:pPr>
          </w:p>
        </w:tc>
        <w:tc>
          <w:tcPr>
            <w:tcW w:w="1448" w:type="dxa"/>
            <w:tcBorders>
              <w:top w:val="single" w:sz="4" w:space="0" w:color="auto"/>
              <w:left w:val="single" w:sz="4" w:space="0" w:color="auto"/>
            </w:tcBorders>
          </w:tcPr>
          <w:p w14:paraId="0C6C91D6" w14:textId="77777777" w:rsidR="00EE08C0" w:rsidRPr="00F0258E" w:rsidRDefault="00EE08C0" w:rsidP="007844A8">
            <w:pPr>
              <w:jc w:val="center"/>
              <w:rPr>
                <w:i/>
                <w:sz w:val="22"/>
                <w:szCs w:val="22"/>
              </w:rPr>
            </w:pPr>
          </w:p>
        </w:tc>
        <w:tc>
          <w:tcPr>
            <w:tcW w:w="1298" w:type="dxa"/>
            <w:tcBorders>
              <w:top w:val="single" w:sz="4" w:space="0" w:color="auto"/>
            </w:tcBorders>
          </w:tcPr>
          <w:p w14:paraId="3C23719E" w14:textId="77777777" w:rsidR="00EE08C0" w:rsidRPr="00F0258E" w:rsidRDefault="00EE08C0" w:rsidP="007844A8">
            <w:pPr>
              <w:jc w:val="center"/>
              <w:rPr>
                <w:i/>
                <w:sz w:val="22"/>
                <w:szCs w:val="22"/>
              </w:rPr>
            </w:pPr>
          </w:p>
        </w:tc>
        <w:tc>
          <w:tcPr>
            <w:tcW w:w="1492" w:type="dxa"/>
            <w:tcBorders>
              <w:top w:val="single" w:sz="4" w:space="0" w:color="auto"/>
            </w:tcBorders>
          </w:tcPr>
          <w:p w14:paraId="36CAA10D" w14:textId="77777777" w:rsidR="00EE08C0" w:rsidRPr="00F0258E" w:rsidRDefault="00EE08C0" w:rsidP="007844A8">
            <w:pPr>
              <w:jc w:val="center"/>
              <w:rPr>
                <w:i/>
                <w:sz w:val="22"/>
                <w:szCs w:val="22"/>
              </w:rPr>
            </w:pPr>
          </w:p>
        </w:tc>
      </w:tr>
      <w:tr w:rsidR="00E76AF1" w:rsidRPr="00F0258E" w14:paraId="77945094" w14:textId="77777777" w:rsidTr="00E64B6E">
        <w:tc>
          <w:tcPr>
            <w:tcW w:w="2624" w:type="dxa"/>
            <w:shd w:val="clear" w:color="auto" w:fill="D9D9D9" w:themeFill="background1" w:themeFillShade="D9"/>
          </w:tcPr>
          <w:p w14:paraId="798FC7DC" w14:textId="01DD2567" w:rsidR="00E76AF1" w:rsidRPr="00F0258E" w:rsidRDefault="00E76AF1" w:rsidP="00B85ACD">
            <w:pPr>
              <w:ind w:left="270"/>
              <w:rPr>
                <w:sz w:val="22"/>
                <w:szCs w:val="22"/>
              </w:rPr>
            </w:pPr>
            <w:r w:rsidRPr="00F0258E">
              <w:rPr>
                <w:sz w:val="22"/>
                <w:szCs w:val="22"/>
              </w:rPr>
              <w:t>Window shorter than CD4-based median</w:t>
            </w:r>
          </w:p>
        </w:tc>
        <w:tc>
          <w:tcPr>
            <w:tcW w:w="1444" w:type="dxa"/>
            <w:shd w:val="clear" w:color="auto" w:fill="D9D9D9" w:themeFill="background1" w:themeFillShade="D9"/>
          </w:tcPr>
          <w:p w14:paraId="1BF3381D" w14:textId="5CB111D9" w:rsidR="00E76AF1" w:rsidRPr="00F0258E" w:rsidRDefault="00E76AF1" w:rsidP="007844A8">
            <w:pPr>
              <w:jc w:val="center"/>
              <w:rPr>
                <w:sz w:val="22"/>
                <w:szCs w:val="22"/>
              </w:rPr>
            </w:pPr>
            <w:r w:rsidRPr="00F0258E">
              <w:rPr>
                <w:sz w:val="22"/>
                <w:szCs w:val="22"/>
              </w:rPr>
              <w:t>1487 (66%)</w:t>
            </w:r>
          </w:p>
        </w:tc>
        <w:tc>
          <w:tcPr>
            <w:tcW w:w="1252" w:type="dxa"/>
            <w:tcBorders>
              <w:right w:val="single" w:sz="4" w:space="0" w:color="auto"/>
            </w:tcBorders>
            <w:shd w:val="clear" w:color="auto" w:fill="D9D9D9" w:themeFill="background1" w:themeFillShade="D9"/>
          </w:tcPr>
          <w:p w14:paraId="5CBC674E" w14:textId="62DADBAA" w:rsidR="00E76AF1" w:rsidRPr="00F0258E" w:rsidRDefault="00E76AF1" w:rsidP="007844A8">
            <w:pPr>
              <w:jc w:val="center"/>
              <w:rPr>
                <w:sz w:val="22"/>
                <w:szCs w:val="22"/>
              </w:rPr>
            </w:pPr>
            <w:r w:rsidRPr="00F0258E">
              <w:rPr>
                <w:sz w:val="22"/>
                <w:szCs w:val="22"/>
              </w:rPr>
              <w:t>395 (53%)</w:t>
            </w:r>
          </w:p>
        </w:tc>
        <w:tc>
          <w:tcPr>
            <w:tcW w:w="1448" w:type="dxa"/>
            <w:tcBorders>
              <w:left w:val="single" w:sz="4" w:space="0" w:color="auto"/>
            </w:tcBorders>
            <w:shd w:val="clear" w:color="auto" w:fill="D9D9D9" w:themeFill="background1" w:themeFillShade="D9"/>
          </w:tcPr>
          <w:p w14:paraId="42D41312" w14:textId="4C4063A0" w:rsidR="00E76AF1" w:rsidRPr="00F0258E" w:rsidRDefault="00EE08C0" w:rsidP="007844A8">
            <w:pPr>
              <w:jc w:val="center"/>
              <w:rPr>
                <w:sz w:val="22"/>
                <w:szCs w:val="22"/>
              </w:rPr>
            </w:pPr>
            <w:r w:rsidRPr="00F0258E">
              <w:rPr>
                <w:sz w:val="22"/>
                <w:szCs w:val="22"/>
              </w:rPr>
              <w:t>1611 (67%)</w:t>
            </w:r>
          </w:p>
        </w:tc>
        <w:tc>
          <w:tcPr>
            <w:tcW w:w="1298" w:type="dxa"/>
            <w:shd w:val="clear" w:color="auto" w:fill="D9D9D9" w:themeFill="background1" w:themeFillShade="D9"/>
          </w:tcPr>
          <w:p w14:paraId="7F210A44" w14:textId="5D3ADCCC" w:rsidR="00E76AF1" w:rsidRPr="00F0258E" w:rsidRDefault="00EE08C0" w:rsidP="007844A8">
            <w:pPr>
              <w:jc w:val="center"/>
              <w:rPr>
                <w:sz w:val="22"/>
                <w:szCs w:val="22"/>
              </w:rPr>
            </w:pPr>
            <w:r w:rsidRPr="00F0258E">
              <w:rPr>
                <w:sz w:val="22"/>
                <w:szCs w:val="22"/>
              </w:rPr>
              <w:t>173 (44%)</w:t>
            </w:r>
          </w:p>
        </w:tc>
        <w:tc>
          <w:tcPr>
            <w:tcW w:w="1492" w:type="dxa"/>
            <w:shd w:val="clear" w:color="auto" w:fill="D9D9D9" w:themeFill="background1" w:themeFillShade="D9"/>
          </w:tcPr>
          <w:p w14:paraId="647F46A3" w14:textId="36356FA0" w:rsidR="00E76AF1" w:rsidRPr="00F0258E" w:rsidRDefault="00EE08C0" w:rsidP="007844A8">
            <w:pPr>
              <w:jc w:val="center"/>
              <w:rPr>
                <w:sz w:val="22"/>
                <w:szCs w:val="22"/>
              </w:rPr>
            </w:pPr>
            <w:r w:rsidRPr="00F0258E">
              <w:rPr>
                <w:sz w:val="22"/>
                <w:szCs w:val="22"/>
              </w:rPr>
              <w:t>98 (43%)</w:t>
            </w:r>
          </w:p>
        </w:tc>
      </w:tr>
      <w:tr w:rsidR="00E76AF1" w:rsidRPr="00F0258E" w14:paraId="34E9B0EA" w14:textId="77777777" w:rsidTr="00E87E8F">
        <w:tc>
          <w:tcPr>
            <w:tcW w:w="2624" w:type="dxa"/>
            <w:tcBorders>
              <w:bottom w:val="single" w:sz="4" w:space="0" w:color="auto"/>
            </w:tcBorders>
          </w:tcPr>
          <w:p w14:paraId="7E030442" w14:textId="6E08F49F" w:rsidR="00E76AF1" w:rsidRPr="00F0258E" w:rsidRDefault="00E76AF1" w:rsidP="00B85ACD">
            <w:pPr>
              <w:ind w:left="270"/>
              <w:rPr>
                <w:sz w:val="22"/>
                <w:szCs w:val="22"/>
              </w:rPr>
            </w:pPr>
            <w:r w:rsidRPr="00F0258E">
              <w:rPr>
                <w:sz w:val="22"/>
                <w:szCs w:val="22"/>
              </w:rPr>
              <w:t xml:space="preserve">CD4 </w:t>
            </w:r>
            <w:r w:rsidR="00B85ACD">
              <w:rPr>
                <w:sz w:val="22"/>
                <w:szCs w:val="22"/>
              </w:rPr>
              <w:t xml:space="preserve">missing or not </w:t>
            </w:r>
            <w:r w:rsidRPr="00F0258E">
              <w:rPr>
                <w:sz w:val="22"/>
                <w:szCs w:val="22"/>
              </w:rPr>
              <w:t>within 30d</w:t>
            </w:r>
          </w:p>
        </w:tc>
        <w:tc>
          <w:tcPr>
            <w:tcW w:w="1444" w:type="dxa"/>
            <w:tcBorders>
              <w:bottom w:val="single" w:sz="4" w:space="0" w:color="auto"/>
            </w:tcBorders>
          </w:tcPr>
          <w:p w14:paraId="54C75E9F" w14:textId="419780E0" w:rsidR="00E76AF1" w:rsidRPr="00F0258E" w:rsidRDefault="00E76AF1" w:rsidP="007844A8">
            <w:pPr>
              <w:jc w:val="center"/>
              <w:rPr>
                <w:sz w:val="22"/>
                <w:szCs w:val="22"/>
              </w:rPr>
            </w:pPr>
            <w:r w:rsidRPr="00F0258E">
              <w:rPr>
                <w:sz w:val="22"/>
                <w:szCs w:val="22"/>
              </w:rPr>
              <w:t>611 (27%)</w:t>
            </w:r>
          </w:p>
        </w:tc>
        <w:tc>
          <w:tcPr>
            <w:tcW w:w="1252" w:type="dxa"/>
            <w:tcBorders>
              <w:bottom w:val="single" w:sz="4" w:space="0" w:color="auto"/>
              <w:right w:val="single" w:sz="4" w:space="0" w:color="auto"/>
            </w:tcBorders>
          </w:tcPr>
          <w:p w14:paraId="7F85E355" w14:textId="703D1265" w:rsidR="00E76AF1" w:rsidRPr="00F0258E" w:rsidRDefault="00E76AF1" w:rsidP="007844A8">
            <w:pPr>
              <w:jc w:val="center"/>
              <w:rPr>
                <w:sz w:val="22"/>
                <w:szCs w:val="22"/>
              </w:rPr>
            </w:pPr>
            <w:r w:rsidRPr="00F0258E">
              <w:rPr>
                <w:sz w:val="22"/>
                <w:szCs w:val="22"/>
              </w:rPr>
              <w:t>227 (30%)</w:t>
            </w:r>
          </w:p>
        </w:tc>
        <w:tc>
          <w:tcPr>
            <w:tcW w:w="1448" w:type="dxa"/>
            <w:tcBorders>
              <w:left w:val="single" w:sz="4" w:space="0" w:color="auto"/>
              <w:bottom w:val="single" w:sz="4" w:space="0" w:color="auto"/>
            </w:tcBorders>
          </w:tcPr>
          <w:p w14:paraId="4E6F3175" w14:textId="7E94FB40" w:rsidR="00E76AF1" w:rsidRPr="00F0258E" w:rsidRDefault="00E76AF1" w:rsidP="007844A8">
            <w:pPr>
              <w:jc w:val="center"/>
              <w:rPr>
                <w:sz w:val="22"/>
                <w:szCs w:val="22"/>
              </w:rPr>
            </w:pPr>
            <w:r w:rsidRPr="00F0258E">
              <w:rPr>
                <w:sz w:val="22"/>
                <w:szCs w:val="22"/>
              </w:rPr>
              <w:t>657 (27%)</w:t>
            </w:r>
          </w:p>
        </w:tc>
        <w:tc>
          <w:tcPr>
            <w:tcW w:w="1298" w:type="dxa"/>
            <w:tcBorders>
              <w:bottom w:val="single" w:sz="4" w:space="0" w:color="auto"/>
            </w:tcBorders>
          </w:tcPr>
          <w:p w14:paraId="1AC93FD4" w14:textId="7833DE0F" w:rsidR="00E76AF1" w:rsidRPr="00F0258E" w:rsidRDefault="00E76AF1" w:rsidP="007844A8">
            <w:pPr>
              <w:jc w:val="center"/>
              <w:rPr>
                <w:sz w:val="22"/>
                <w:szCs w:val="22"/>
              </w:rPr>
            </w:pPr>
            <w:r w:rsidRPr="00F0258E">
              <w:rPr>
                <w:sz w:val="22"/>
                <w:szCs w:val="22"/>
              </w:rPr>
              <w:t>104 (26%)</w:t>
            </w:r>
          </w:p>
        </w:tc>
        <w:tc>
          <w:tcPr>
            <w:tcW w:w="1492" w:type="dxa"/>
            <w:tcBorders>
              <w:bottom w:val="single" w:sz="4" w:space="0" w:color="auto"/>
            </w:tcBorders>
          </w:tcPr>
          <w:p w14:paraId="1DE9F045" w14:textId="78DAD637" w:rsidR="00E76AF1" w:rsidRPr="00F0258E" w:rsidRDefault="00E76AF1" w:rsidP="007844A8">
            <w:pPr>
              <w:jc w:val="center"/>
              <w:rPr>
                <w:sz w:val="22"/>
                <w:szCs w:val="22"/>
              </w:rPr>
            </w:pPr>
            <w:r w:rsidRPr="00F0258E">
              <w:rPr>
                <w:sz w:val="22"/>
                <w:szCs w:val="22"/>
              </w:rPr>
              <w:t>77 (34%)</w:t>
            </w:r>
          </w:p>
        </w:tc>
      </w:tr>
      <w:tr w:rsidR="00EE08C0" w:rsidRPr="00F0258E" w14:paraId="4B425C91" w14:textId="77777777" w:rsidTr="00E87E8F">
        <w:tc>
          <w:tcPr>
            <w:tcW w:w="2624" w:type="dxa"/>
            <w:tcBorders>
              <w:top w:val="single" w:sz="4" w:space="0" w:color="auto"/>
            </w:tcBorders>
          </w:tcPr>
          <w:p w14:paraId="4E4DD50A" w14:textId="4F9AD18D" w:rsidR="00EE08C0" w:rsidRPr="00F0258E" w:rsidRDefault="00EE08C0">
            <w:pPr>
              <w:rPr>
                <w:sz w:val="22"/>
                <w:szCs w:val="22"/>
              </w:rPr>
            </w:pPr>
            <w:r w:rsidRPr="00F0258E">
              <w:rPr>
                <w:b/>
                <w:sz w:val="22"/>
                <w:szCs w:val="22"/>
              </w:rPr>
              <w:t>Column Total</w:t>
            </w:r>
          </w:p>
        </w:tc>
        <w:tc>
          <w:tcPr>
            <w:tcW w:w="1444" w:type="dxa"/>
            <w:tcBorders>
              <w:top w:val="single" w:sz="4" w:space="0" w:color="auto"/>
            </w:tcBorders>
          </w:tcPr>
          <w:p w14:paraId="1AF2C45D" w14:textId="77777777" w:rsidR="00EE08C0" w:rsidRPr="00F0258E" w:rsidRDefault="00EE08C0" w:rsidP="007844A8">
            <w:pPr>
              <w:jc w:val="center"/>
              <w:rPr>
                <w:sz w:val="22"/>
                <w:szCs w:val="22"/>
              </w:rPr>
            </w:pPr>
          </w:p>
        </w:tc>
        <w:tc>
          <w:tcPr>
            <w:tcW w:w="1252" w:type="dxa"/>
            <w:tcBorders>
              <w:top w:val="single" w:sz="4" w:space="0" w:color="auto"/>
              <w:right w:val="single" w:sz="4" w:space="0" w:color="auto"/>
            </w:tcBorders>
          </w:tcPr>
          <w:p w14:paraId="6E63F48E" w14:textId="77777777" w:rsidR="00EE08C0" w:rsidRPr="00F0258E" w:rsidRDefault="00EE08C0" w:rsidP="007844A8">
            <w:pPr>
              <w:jc w:val="center"/>
              <w:rPr>
                <w:sz w:val="22"/>
                <w:szCs w:val="22"/>
              </w:rPr>
            </w:pPr>
          </w:p>
        </w:tc>
        <w:tc>
          <w:tcPr>
            <w:tcW w:w="1448" w:type="dxa"/>
            <w:tcBorders>
              <w:top w:val="single" w:sz="4" w:space="0" w:color="auto"/>
              <w:left w:val="single" w:sz="4" w:space="0" w:color="auto"/>
            </w:tcBorders>
          </w:tcPr>
          <w:p w14:paraId="0BA9E473" w14:textId="77777777" w:rsidR="00EE08C0" w:rsidRPr="00F0258E" w:rsidRDefault="00EE08C0" w:rsidP="007844A8">
            <w:pPr>
              <w:jc w:val="center"/>
              <w:rPr>
                <w:sz w:val="22"/>
                <w:szCs w:val="22"/>
              </w:rPr>
            </w:pPr>
          </w:p>
        </w:tc>
        <w:tc>
          <w:tcPr>
            <w:tcW w:w="1298" w:type="dxa"/>
            <w:tcBorders>
              <w:top w:val="single" w:sz="4" w:space="0" w:color="auto"/>
            </w:tcBorders>
          </w:tcPr>
          <w:p w14:paraId="0FADC2CF" w14:textId="77777777" w:rsidR="00EE08C0" w:rsidRPr="00F0258E" w:rsidRDefault="00EE08C0" w:rsidP="007844A8">
            <w:pPr>
              <w:jc w:val="center"/>
              <w:rPr>
                <w:sz w:val="22"/>
                <w:szCs w:val="22"/>
              </w:rPr>
            </w:pPr>
          </w:p>
        </w:tc>
        <w:tc>
          <w:tcPr>
            <w:tcW w:w="1492" w:type="dxa"/>
            <w:tcBorders>
              <w:top w:val="single" w:sz="4" w:space="0" w:color="auto"/>
            </w:tcBorders>
          </w:tcPr>
          <w:p w14:paraId="18172710" w14:textId="77777777" w:rsidR="00EE08C0" w:rsidRPr="00F0258E" w:rsidRDefault="00EE08C0" w:rsidP="007844A8">
            <w:pPr>
              <w:jc w:val="center"/>
              <w:rPr>
                <w:sz w:val="22"/>
                <w:szCs w:val="22"/>
              </w:rPr>
            </w:pPr>
          </w:p>
        </w:tc>
      </w:tr>
      <w:tr w:rsidR="00E76AF1" w:rsidRPr="00F0258E" w14:paraId="6BF700DF" w14:textId="77777777" w:rsidTr="00E64B6E">
        <w:tc>
          <w:tcPr>
            <w:tcW w:w="2624" w:type="dxa"/>
            <w:shd w:val="clear" w:color="auto" w:fill="D9D9D9" w:themeFill="background1" w:themeFillShade="D9"/>
          </w:tcPr>
          <w:p w14:paraId="20BBFF73" w14:textId="3CB868AB" w:rsidR="00E76AF1" w:rsidRPr="00F0258E" w:rsidRDefault="00EE08C0" w:rsidP="00B85ACD">
            <w:pPr>
              <w:ind w:left="270"/>
              <w:rPr>
                <w:sz w:val="22"/>
                <w:szCs w:val="22"/>
              </w:rPr>
            </w:pPr>
            <w:r w:rsidRPr="00F0258E">
              <w:rPr>
                <w:sz w:val="22"/>
                <w:szCs w:val="22"/>
              </w:rPr>
              <w:t>N</w:t>
            </w:r>
          </w:p>
        </w:tc>
        <w:tc>
          <w:tcPr>
            <w:tcW w:w="1444" w:type="dxa"/>
            <w:shd w:val="clear" w:color="auto" w:fill="D9D9D9" w:themeFill="background1" w:themeFillShade="D9"/>
          </w:tcPr>
          <w:p w14:paraId="6743A1E9" w14:textId="2698BDDA" w:rsidR="00E76AF1" w:rsidRPr="00F0258E" w:rsidRDefault="00E76AF1" w:rsidP="00256A8D">
            <w:pPr>
              <w:jc w:val="center"/>
              <w:rPr>
                <w:sz w:val="22"/>
                <w:szCs w:val="22"/>
              </w:rPr>
            </w:pPr>
            <w:r w:rsidRPr="00F0258E">
              <w:rPr>
                <w:sz w:val="22"/>
                <w:szCs w:val="22"/>
              </w:rPr>
              <w:t xml:space="preserve">2269 </w:t>
            </w:r>
          </w:p>
        </w:tc>
        <w:tc>
          <w:tcPr>
            <w:tcW w:w="1252" w:type="dxa"/>
            <w:tcBorders>
              <w:right w:val="single" w:sz="4" w:space="0" w:color="auto"/>
            </w:tcBorders>
            <w:shd w:val="clear" w:color="auto" w:fill="D9D9D9" w:themeFill="background1" w:themeFillShade="D9"/>
          </w:tcPr>
          <w:p w14:paraId="28A75E42" w14:textId="4CB82A10" w:rsidR="00E76AF1" w:rsidRPr="00F0258E" w:rsidRDefault="00E76AF1" w:rsidP="00256A8D">
            <w:pPr>
              <w:jc w:val="center"/>
              <w:rPr>
                <w:sz w:val="22"/>
                <w:szCs w:val="22"/>
              </w:rPr>
            </w:pPr>
            <w:r w:rsidRPr="00F0258E">
              <w:rPr>
                <w:sz w:val="22"/>
                <w:szCs w:val="22"/>
              </w:rPr>
              <w:t xml:space="preserve">747 </w:t>
            </w:r>
          </w:p>
        </w:tc>
        <w:tc>
          <w:tcPr>
            <w:tcW w:w="1448" w:type="dxa"/>
            <w:tcBorders>
              <w:left w:val="single" w:sz="4" w:space="0" w:color="auto"/>
            </w:tcBorders>
            <w:shd w:val="clear" w:color="auto" w:fill="D9D9D9" w:themeFill="background1" w:themeFillShade="D9"/>
          </w:tcPr>
          <w:p w14:paraId="37D7D20F" w14:textId="4C89EA5F" w:rsidR="00E76AF1" w:rsidRPr="00F0258E" w:rsidRDefault="00E76AF1" w:rsidP="007844A8">
            <w:pPr>
              <w:jc w:val="center"/>
              <w:rPr>
                <w:sz w:val="22"/>
                <w:szCs w:val="22"/>
              </w:rPr>
            </w:pPr>
            <w:r w:rsidRPr="00F0258E">
              <w:rPr>
                <w:sz w:val="22"/>
                <w:szCs w:val="22"/>
              </w:rPr>
              <w:t>2394</w:t>
            </w:r>
          </w:p>
        </w:tc>
        <w:tc>
          <w:tcPr>
            <w:tcW w:w="1298" w:type="dxa"/>
            <w:shd w:val="clear" w:color="auto" w:fill="D9D9D9" w:themeFill="background1" w:themeFillShade="D9"/>
          </w:tcPr>
          <w:p w14:paraId="6DA2593F" w14:textId="3FE2732D" w:rsidR="00E76AF1" w:rsidRPr="00F0258E" w:rsidRDefault="00E76AF1" w:rsidP="007844A8">
            <w:pPr>
              <w:jc w:val="center"/>
              <w:rPr>
                <w:sz w:val="22"/>
                <w:szCs w:val="22"/>
              </w:rPr>
            </w:pPr>
            <w:r w:rsidRPr="00F0258E">
              <w:rPr>
                <w:sz w:val="22"/>
                <w:szCs w:val="22"/>
              </w:rPr>
              <w:t>396</w:t>
            </w:r>
          </w:p>
        </w:tc>
        <w:tc>
          <w:tcPr>
            <w:tcW w:w="1492" w:type="dxa"/>
            <w:shd w:val="clear" w:color="auto" w:fill="D9D9D9" w:themeFill="background1" w:themeFillShade="D9"/>
          </w:tcPr>
          <w:p w14:paraId="0846B0E3" w14:textId="6D6964F4" w:rsidR="00E76AF1" w:rsidRPr="00F0258E" w:rsidRDefault="00E76AF1" w:rsidP="007844A8">
            <w:pPr>
              <w:jc w:val="center"/>
              <w:rPr>
                <w:sz w:val="22"/>
                <w:szCs w:val="22"/>
              </w:rPr>
            </w:pPr>
            <w:r w:rsidRPr="00F0258E">
              <w:rPr>
                <w:sz w:val="22"/>
                <w:szCs w:val="22"/>
              </w:rPr>
              <w:t>226</w:t>
            </w:r>
          </w:p>
        </w:tc>
      </w:tr>
      <w:tr w:rsidR="00E76AF1" w:rsidRPr="00F0258E" w14:paraId="3EF88AF7" w14:textId="77777777" w:rsidTr="00E87E8F">
        <w:tc>
          <w:tcPr>
            <w:tcW w:w="2624" w:type="dxa"/>
            <w:tcBorders>
              <w:bottom w:val="single" w:sz="4" w:space="0" w:color="auto"/>
            </w:tcBorders>
          </w:tcPr>
          <w:p w14:paraId="609E982B" w14:textId="77777777" w:rsidR="00046BDE" w:rsidRDefault="00EE08C0" w:rsidP="00B85ACD">
            <w:pPr>
              <w:ind w:left="270"/>
              <w:rPr>
                <w:sz w:val="22"/>
                <w:szCs w:val="22"/>
              </w:rPr>
            </w:pPr>
            <w:r w:rsidRPr="00F0258E">
              <w:rPr>
                <w:sz w:val="22"/>
                <w:szCs w:val="22"/>
              </w:rPr>
              <w:t>As a %</w:t>
            </w:r>
            <w:r w:rsidR="00E76AF1" w:rsidRPr="00F0258E">
              <w:rPr>
                <w:sz w:val="22"/>
                <w:szCs w:val="22"/>
              </w:rPr>
              <w:t xml:space="preserve"> of </w:t>
            </w:r>
            <w:r w:rsidRPr="00F0258E">
              <w:rPr>
                <w:sz w:val="22"/>
                <w:szCs w:val="22"/>
              </w:rPr>
              <w:t xml:space="preserve">the </w:t>
            </w:r>
          </w:p>
          <w:p w14:paraId="0BC81220" w14:textId="3F40A507" w:rsidR="00E76AF1" w:rsidRPr="00F0258E" w:rsidRDefault="00E76AF1" w:rsidP="00B85ACD">
            <w:pPr>
              <w:ind w:left="270"/>
              <w:rPr>
                <w:sz w:val="22"/>
                <w:szCs w:val="22"/>
              </w:rPr>
            </w:pPr>
            <w:r w:rsidRPr="00F0258E">
              <w:rPr>
                <w:sz w:val="22"/>
                <w:szCs w:val="22"/>
              </w:rPr>
              <w:t>3016 cases</w:t>
            </w:r>
          </w:p>
        </w:tc>
        <w:tc>
          <w:tcPr>
            <w:tcW w:w="1444" w:type="dxa"/>
            <w:tcBorders>
              <w:bottom w:val="single" w:sz="4" w:space="0" w:color="auto"/>
            </w:tcBorders>
          </w:tcPr>
          <w:p w14:paraId="156C03EF" w14:textId="78D702EA" w:rsidR="00E76AF1" w:rsidRPr="00F0258E" w:rsidRDefault="00604122" w:rsidP="00256A8D">
            <w:pPr>
              <w:jc w:val="center"/>
              <w:rPr>
                <w:sz w:val="22"/>
                <w:szCs w:val="22"/>
              </w:rPr>
            </w:pPr>
            <w:r w:rsidRPr="00F0258E">
              <w:rPr>
                <w:sz w:val="22"/>
                <w:szCs w:val="22"/>
              </w:rPr>
              <w:t>75%</w:t>
            </w:r>
          </w:p>
        </w:tc>
        <w:tc>
          <w:tcPr>
            <w:tcW w:w="1252" w:type="dxa"/>
            <w:tcBorders>
              <w:bottom w:val="single" w:sz="4" w:space="0" w:color="auto"/>
              <w:right w:val="single" w:sz="4" w:space="0" w:color="auto"/>
            </w:tcBorders>
          </w:tcPr>
          <w:p w14:paraId="6BDFA50A" w14:textId="6B97B6FA" w:rsidR="00E76AF1" w:rsidRPr="00F0258E" w:rsidRDefault="00604122" w:rsidP="00256A8D">
            <w:pPr>
              <w:jc w:val="center"/>
              <w:rPr>
                <w:sz w:val="22"/>
                <w:szCs w:val="22"/>
              </w:rPr>
            </w:pPr>
            <w:r w:rsidRPr="00F0258E">
              <w:rPr>
                <w:sz w:val="22"/>
                <w:szCs w:val="22"/>
              </w:rPr>
              <w:t>25%</w:t>
            </w:r>
          </w:p>
        </w:tc>
        <w:tc>
          <w:tcPr>
            <w:tcW w:w="1448" w:type="dxa"/>
            <w:tcBorders>
              <w:left w:val="single" w:sz="4" w:space="0" w:color="auto"/>
              <w:bottom w:val="single" w:sz="4" w:space="0" w:color="auto"/>
            </w:tcBorders>
          </w:tcPr>
          <w:p w14:paraId="7DCB59D4" w14:textId="36538B48" w:rsidR="00E76AF1" w:rsidRPr="00F0258E" w:rsidRDefault="00604122" w:rsidP="007844A8">
            <w:pPr>
              <w:jc w:val="center"/>
              <w:rPr>
                <w:sz w:val="22"/>
                <w:szCs w:val="22"/>
              </w:rPr>
            </w:pPr>
            <w:r w:rsidRPr="00F0258E">
              <w:rPr>
                <w:sz w:val="22"/>
                <w:szCs w:val="22"/>
              </w:rPr>
              <w:t>79%</w:t>
            </w:r>
          </w:p>
        </w:tc>
        <w:tc>
          <w:tcPr>
            <w:tcW w:w="1298" w:type="dxa"/>
            <w:tcBorders>
              <w:bottom w:val="single" w:sz="4" w:space="0" w:color="auto"/>
            </w:tcBorders>
          </w:tcPr>
          <w:p w14:paraId="7D421B1D" w14:textId="3E1329BD" w:rsidR="00E76AF1" w:rsidRPr="00F0258E" w:rsidRDefault="00604122" w:rsidP="007844A8">
            <w:pPr>
              <w:jc w:val="center"/>
              <w:rPr>
                <w:sz w:val="22"/>
                <w:szCs w:val="22"/>
              </w:rPr>
            </w:pPr>
            <w:r w:rsidRPr="00F0258E">
              <w:rPr>
                <w:sz w:val="22"/>
                <w:szCs w:val="22"/>
              </w:rPr>
              <w:t>13%</w:t>
            </w:r>
          </w:p>
        </w:tc>
        <w:tc>
          <w:tcPr>
            <w:tcW w:w="1492" w:type="dxa"/>
            <w:tcBorders>
              <w:bottom w:val="single" w:sz="4" w:space="0" w:color="auto"/>
            </w:tcBorders>
          </w:tcPr>
          <w:p w14:paraId="6C172689" w14:textId="003516AC" w:rsidR="00E76AF1" w:rsidRPr="00F0258E" w:rsidRDefault="00604122" w:rsidP="007844A8">
            <w:pPr>
              <w:jc w:val="center"/>
              <w:rPr>
                <w:sz w:val="22"/>
                <w:szCs w:val="22"/>
              </w:rPr>
            </w:pPr>
            <w:r w:rsidRPr="00F0258E">
              <w:rPr>
                <w:sz w:val="22"/>
                <w:szCs w:val="22"/>
              </w:rPr>
              <w:t>7%</w:t>
            </w:r>
          </w:p>
        </w:tc>
      </w:tr>
    </w:tbl>
    <w:p w14:paraId="653F9EEF" w14:textId="77777777" w:rsidR="002D43AE" w:rsidRDefault="002D43AE"/>
    <w:p w14:paraId="127691B6" w14:textId="77777777" w:rsidR="00BB2172" w:rsidRDefault="00BB2172"/>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90"/>
        <w:gridCol w:w="1260"/>
        <w:gridCol w:w="1530"/>
        <w:gridCol w:w="1038"/>
      </w:tblGrid>
      <w:tr w:rsidR="00B24E4D" w:rsidRPr="00F0258E" w14:paraId="2233C06E" w14:textId="77777777" w:rsidTr="002254D0">
        <w:trPr>
          <w:jc w:val="center"/>
        </w:trPr>
        <w:tc>
          <w:tcPr>
            <w:tcW w:w="7068" w:type="dxa"/>
            <w:gridSpan w:val="5"/>
          </w:tcPr>
          <w:p w14:paraId="0E5D0920" w14:textId="425E859D" w:rsidR="00B24E4D" w:rsidRPr="00F0258E" w:rsidRDefault="00B24E4D" w:rsidP="00B24E4D">
            <w:pPr>
              <w:rPr>
                <w:sz w:val="22"/>
                <w:szCs w:val="22"/>
              </w:rPr>
            </w:pPr>
            <w:r w:rsidRPr="00F97F0A">
              <w:rPr>
                <w:b/>
                <w:sz w:val="22"/>
                <w:szCs w:val="22"/>
              </w:rPr>
              <w:t>Table 4</w:t>
            </w:r>
            <w:r>
              <w:rPr>
                <w:sz w:val="22"/>
                <w:szCs w:val="22"/>
              </w:rPr>
              <w:t xml:space="preserve">. CD4 distributions by LNT status, including missing testing </w:t>
            </w:r>
            <w:r>
              <w:rPr>
                <w:sz w:val="22"/>
                <w:szCs w:val="22"/>
              </w:rPr>
              <w:lastRenderedPageBreak/>
              <w:t>history</w:t>
            </w:r>
            <w:r w:rsidR="00D11654">
              <w:rPr>
                <w:sz w:val="22"/>
                <w:szCs w:val="22"/>
              </w:rPr>
              <w:t xml:space="preserve"> (N=5148)</w:t>
            </w:r>
            <w:r>
              <w:rPr>
                <w:sz w:val="22"/>
                <w:szCs w:val="22"/>
              </w:rPr>
              <w:t xml:space="preserve">. </w:t>
            </w:r>
            <w:proofErr w:type="spellStart"/>
            <w:r>
              <w:rPr>
                <w:sz w:val="22"/>
                <w:szCs w:val="22"/>
              </w:rPr>
              <w:t>Percents</w:t>
            </w:r>
            <w:proofErr w:type="spellEnd"/>
            <w:r>
              <w:rPr>
                <w:sz w:val="22"/>
                <w:szCs w:val="22"/>
              </w:rPr>
              <w:t xml:space="preserve"> are column </w:t>
            </w:r>
            <w:proofErr w:type="spellStart"/>
            <w:r>
              <w:rPr>
                <w:sz w:val="22"/>
                <w:szCs w:val="22"/>
              </w:rPr>
              <w:t>percents</w:t>
            </w:r>
            <w:proofErr w:type="spellEnd"/>
            <w:r>
              <w:rPr>
                <w:sz w:val="22"/>
                <w:szCs w:val="22"/>
              </w:rPr>
              <w:t xml:space="preserve">. </w:t>
            </w:r>
          </w:p>
        </w:tc>
      </w:tr>
      <w:tr w:rsidR="00B24E4D" w:rsidRPr="00F0258E" w14:paraId="1AC477C9" w14:textId="77777777" w:rsidTr="002254D0">
        <w:trPr>
          <w:jc w:val="center"/>
        </w:trPr>
        <w:tc>
          <w:tcPr>
            <w:tcW w:w="2250" w:type="dxa"/>
          </w:tcPr>
          <w:p w14:paraId="1FD72282" w14:textId="77777777" w:rsidR="00F0258E" w:rsidRPr="00F0258E" w:rsidRDefault="00F0258E">
            <w:pPr>
              <w:rPr>
                <w:sz w:val="22"/>
                <w:szCs w:val="22"/>
              </w:rPr>
            </w:pPr>
          </w:p>
        </w:tc>
        <w:tc>
          <w:tcPr>
            <w:tcW w:w="990" w:type="dxa"/>
          </w:tcPr>
          <w:p w14:paraId="1B53A7CD" w14:textId="77777777" w:rsidR="00F0258E" w:rsidRPr="00F0258E" w:rsidRDefault="00F0258E">
            <w:pPr>
              <w:rPr>
                <w:sz w:val="22"/>
                <w:szCs w:val="22"/>
              </w:rPr>
            </w:pPr>
          </w:p>
        </w:tc>
        <w:tc>
          <w:tcPr>
            <w:tcW w:w="1260" w:type="dxa"/>
          </w:tcPr>
          <w:p w14:paraId="73591D64" w14:textId="77777777" w:rsidR="00F0258E" w:rsidRPr="00F0258E" w:rsidRDefault="00F0258E">
            <w:pPr>
              <w:rPr>
                <w:sz w:val="22"/>
                <w:szCs w:val="22"/>
              </w:rPr>
            </w:pPr>
          </w:p>
        </w:tc>
        <w:tc>
          <w:tcPr>
            <w:tcW w:w="1530" w:type="dxa"/>
          </w:tcPr>
          <w:p w14:paraId="3CC96ED4" w14:textId="77777777" w:rsidR="00F0258E" w:rsidRPr="00F0258E" w:rsidRDefault="00F0258E">
            <w:pPr>
              <w:rPr>
                <w:sz w:val="22"/>
                <w:szCs w:val="22"/>
              </w:rPr>
            </w:pPr>
          </w:p>
        </w:tc>
        <w:tc>
          <w:tcPr>
            <w:tcW w:w="1038" w:type="dxa"/>
          </w:tcPr>
          <w:p w14:paraId="16AD8B44" w14:textId="77777777" w:rsidR="00F0258E" w:rsidRPr="00F0258E" w:rsidRDefault="00F0258E">
            <w:pPr>
              <w:rPr>
                <w:sz w:val="22"/>
                <w:szCs w:val="22"/>
              </w:rPr>
            </w:pPr>
          </w:p>
        </w:tc>
      </w:tr>
      <w:tr w:rsidR="00B24E4D" w:rsidRPr="00F0258E" w14:paraId="1CBF8738" w14:textId="77777777" w:rsidTr="002254D0">
        <w:trPr>
          <w:jc w:val="center"/>
        </w:trPr>
        <w:tc>
          <w:tcPr>
            <w:tcW w:w="2250" w:type="dxa"/>
            <w:tcBorders>
              <w:bottom w:val="single" w:sz="4" w:space="0" w:color="auto"/>
            </w:tcBorders>
          </w:tcPr>
          <w:p w14:paraId="366A1174" w14:textId="7E3429D1" w:rsidR="00BB2172" w:rsidRPr="00F0258E" w:rsidRDefault="00F0258E">
            <w:pPr>
              <w:rPr>
                <w:sz w:val="22"/>
                <w:szCs w:val="22"/>
              </w:rPr>
            </w:pPr>
            <w:r w:rsidRPr="00F0258E">
              <w:rPr>
                <w:sz w:val="22"/>
                <w:szCs w:val="22"/>
              </w:rPr>
              <w:t>CD4 category</w:t>
            </w:r>
          </w:p>
        </w:tc>
        <w:tc>
          <w:tcPr>
            <w:tcW w:w="990" w:type="dxa"/>
            <w:tcBorders>
              <w:bottom w:val="single" w:sz="4" w:space="0" w:color="auto"/>
            </w:tcBorders>
          </w:tcPr>
          <w:p w14:paraId="1E2C72A6" w14:textId="2D60C540" w:rsidR="00BB2172" w:rsidRPr="00F0258E" w:rsidRDefault="00BB2172">
            <w:pPr>
              <w:rPr>
                <w:sz w:val="22"/>
                <w:szCs w:val="22"/>
              </w:rPr>
            </w:pPr>
            <w:r w:rsidRPr="00F0258E">
              <w:rPr>
                <w:sz w:val="22"/>
                <w:szCs w:val="22"/>
              </w:rPr>
              <w:t>LNT</w:t>
            </w:r>
          </w:p>
        </w:tc>
        <w:tc>
          <w:tcPr>
            <w:tcW w:w="1260" w:type="dxa"/>
            <w:tcBorders>
              <w:bottom w:val="single" w:sz="4" w:space="0" w:color="auto"/>
            </w:tcBorders>
          </w:tcPr>
          <w:p w14:paraId="2A37062D" w14:textId="747BE251" w:rsidR="00BB2172" w:rsidRPr="00F0258E" w:rsidRDefault="00BB2172">
            <w:pPr>
              <w:rPr>
                <w:sz w:val="22"/>
                <w:szCs w:val="22"/>
              </w:rPr>
            </w:pPr>
            <w:r w:rsidRPr="00F0258E">
              <w:rPr>
                <w:sz w:val="22"/>
                <w:szCs w:val="22"/>
              </w:rPr>
              <w:t>LNT (18y)</w:t>
            </w:r>
          </w:p>
        </w:tc>
        <w:tc>
          <w:tcPr>
            <w:tcW w:w="1530" w:type="dxa"/>
            <w:tcBorders>
              <w:bottom w:val="single" w:sz="4" w:space="0" w:color="auto"/>
            </w:tcBorders>
          </w:tcPr>
          <w:p w14:paraId="1BF4A4D9" w14:textId="4FA634DC" w:rsidR="00BB2172" w:rsidRPr="00F0258E" w:rsidRDefault="00BB2172">
            <w:pPr>
              <w:rPr>
                <w:sz w:val="22"/>
                <w:szCs w:val="22"/>
              </w:rPr>
            </w:pPr>
            <w:r w:rsidRPr="00F0258E">
              <w:rPr>
                <w:sz w:val="22"/>
                <w:szCs w:val="22"/>
              </w:rPr>
              <w:t>LNT (age-16)</w:t>
            </w:r>
          </w:p>
        </w:tc>
        <w:tc>
          <w:tcPr>
            <w:tcW w:w="1038" w:type="dxa"/>
            <w:tcBorders>
              <w:bottom w:val="single" w:sz="4" w:space="0" w:color="auto"/>
            </w:tcBorders>
          </w:tcPr>
          <w:p w14:paraId="1364CAAA" w14:textId="3646CA71" w:rsidR="00BB2172" w:rsidRPr="00F0258E" w:rsidRDefault="00BB2172">
            <w:pPr>
              <w:rPr>
                <w:sz w:val="22"/>
                <w:szCs w:val="22"/>
              </w:rPr>
            </w:pPr>
            <w:r w:rsidRPr="00F0258E">
              <w:rPr>
                <w:sz w:val="22"/>
                <w:szCs w:val="22"/>
              </w:rPr>
              <w:t>Missing</w:t>
            </w:r>
          </w:p>
        </w:tc>
      </w:tr>
      <w:tr w:rsidR="00B24E4D" w:rsidRPr="00F0258E" w14:paraId="6E0114FB" w14:textId="77777777" w:rsidTr="00E64B6E">
        <w:trPr>
          <w:jc w:val="center"/>
        </w:trPr>
        <w:tc>
          <w:tcPr>
            <w:tcW w:w="2250" w:type="dxa"/>
            <w:tcBorders>
              <w:top w:val="single" w:sz="4" w:space="0" w:color="auto"/>
            </w:tcBorders>
            <w:shd w:val="clear" w:color="auto" w:fill="D9D9D9" w:themeFill="background1" w:themeFillShade="D9"/>
          </w:tcPr>
          <w:p w14:paraId="7AB3304E" w14:textId="00426C4D" w:rsidR="00BB2172" w:rsidRPr="00F0258E" w:rsidRDefault="00F0258E" w:rsidP="002254D0">
            <w:pPr>
              <w:ind w:left="276"/>
              <w:rPr>
                <w:sz w:val="22"/>
                <w:szCs w:val="22"/>
              </w:rPr>
            </w:pPr>
            <w:r w:rsidRPr="00F0258E">
              <w:rPr>
                <w:sz w:val="22"/>
                <w:szCs w:val="22"/>
              </w:rPr>
              <w:t>&gt;500</w:t>
            </w:r>
          </w:p>
        </w:tc>
        <w:tc>
          <w:tcPr>
            <w:tcW w:w="990" w:type="dxa"/>
            <w:tcBorders>
              <w:top w:val="single" w:sz="4" w:space="0" w:color="auto"/>
            </w:tcBorders>
            <w:shd w:val="clear" w:color="auto" w:fill="D9D9D9" w:themeFill="background1" w:themeFillShade="D9"/>
          </w:tcPr>
          <w:p w14:paraId="47510CAF" w14:textId="35199D9A" w:rsidR="00BB2172" w:rsidRPr="00F0258E" w:rsidRDefault="00F0258E" w:rsidP="002A3914">
            <w:pPr>
              <w:jc w:val="center"/>
              <w:rPr>
                <w:sz w:val="22"/>
                <w:szCs w:val="22"/>
              </w:rPr>
            </w:pPr>
            <w:r w:rsidRPr="00F0258E">
              <w:rPr>
                <w:sz w:val="22"/>
                <w:szCs w:val="22"/>
              </w:rPr>
              <w:t>26%</w:t>
            </w:r>
          </w:p>
        </w:tc>
        <w:tc>
          <w:tcPr>
            <w:tcW w:w="1260" w:type="dxa"/>
            <w:tcBorders>
              <w:top w:val="single" w:sz="4" w:space="0" w:color="auto"/>
            </w:tcBorders>
            <w:shd w:val="clear" w:color="auto" w:fill="D9D9D9" w:themeFill="background1" w:themeFillShade="D9"/>
          </w:tcPr>
          <w:p w14:paraId="0B60623B" w14:textId="32BFE64D" w:rsidR="00BB2172" w:rsidRPr="00F0258E" w:rsidRDefault="00F0258E" w:rsidP="002A3914">
            <w:pPr>
              <w:jc w:val="center"/>
              <w:rPr>
                <w:sz w:val="22"/>
                <w:szCs w:val="22"/>
              </w:rPr>
            </w:pPr>
            <w:r w:rsidRPr="00F0258E">
              <w:rPr>
                <w:sz w:val="22"/>
                <w:szCs w:val="22"/>
              </w:rPr>
              <w:t>9%</w:t>
            </w:r>
          </w:p>
        </w:tc>
        <w:tc>
          <w:tcPr>
            <w:tcW w:w="1530" w:type="dxa"/>
            <w:tcBorders>
              <w:top w:val="single" w:sz="4" w:space="0" w:color="auto"/>
            </w:tcBorders>
            <w:shd w:val="clear" w:color="auto" w:fill="D9D9D9" w:themeFill="background1" w:themeFillShade="D9"/>
          </w:tcPr>
          <w:p w14:paraId="0BA51DF2" w14:textId="06F2EB26" w:rsidR="00BB2172" w:rsidRPr="00F0258E" w:rsidRDefault="00F0258E" w:rsidP="002A3914">
            <w:pPr>
              <w:jc w:val="center"/>
              <w:rPr>
                <w:sz w:val="22"/>
                <w:szCs w:val="22"/>
              </w:rPr>
            </w:pPr>
            <w:r w:rsidRPr="00F0258E">
              <w:rPr>
                <w:sz w:val="22"/>
                <w:szCs w:val="22"/>
              </w:rPr>
              <w:t>15%</w:t>
            </w:r>
          </w:p>
        </w:tc>
        <w:tc>
          <w:tcPr>
            <w:tcW w:w="1038" w:type="dxa"/>
            <w:tcBorders>
              <w:top w:val="single" w:sz="4" w:space="0" w:color="auto"/>
            </w:tcBorders>
            <w:shd w:val="clear" w:color="auto" w:fill="D9D9D9" w:themeFill="background1" w:themeFillShade="D9"/>
          </w:tcPr>
          <w:p w14:paraId="587A7C58" w14:textId="3033B5BF" w:rsidR="00BB2172" w:rsidRPr="00F0258E" w:rsidRDefault="00F0258E" w:rsidP="002A3914">
            <w:pPr>
              <w:jc w:val="center"/>
              <w:rPr>
                <w:sz w:val="22"/>
                <w:szCs w:val="22"/>
              </w:rPr>
            </w:pPr>
            <w:r w:rsidRPr="00F0258E">
              <w:rPr>
                <w:sz w:val="22"/>
                <w:szCs w:val="22"/>
              </w:rPr>
              <w:t>17%</w:t>
            </w:r>
          </w:p>
        </w:tc>
      </w:tr>
      <w:tr w:rsidR="00B24E4D" w:rsidRPr="00F0258E" w14:paraId="50EDEF21" w14:textId="77777777" w:rsidTr="002254D0">
        <w:trPr>
          <w:jc w:val="center"/>
        </w:trPr>
        <w:tc>
          <w:tcPr>
            <w:tcW w:w="2250" w:type="dxa"/>
          </w:tcPr>
          <w:p w14:paraId="3A8ED94B" w14:textId="39858C03" w:rsidR="00BB2172" w:rsidRPr="00F0258E" w:rsidRDefault="00F0258E" w:rsidP="002254D0">
            <w:pPr>
              <w:ind w:left="276"/>
              <w:rPr>
                <w:sz w:val="22"/>
                <w:szCs w:val="22"/>
              </w:rPr>
            </w:pPr>
            <w:r w:rsidRPr="00F0258E">
              <w:rPr>
                <w:sz w:val="22"/>
                <w:szCs w:val="22"/>
              </w:rPr>
              <w:t>350-500</w:t>
            </w:r>
          </w:p>
        </w:tc>
        <w:tc>
          <w:tcPr>
            <w:tcW w:w="990" w:type="dxa"/>
          </w:tcPr>
          <w:p w14:paraId="1532F2AF" w14:textId="4AD028EB" w:rsidR="00BB2172" w:rsidRPr="00F0258E" w:rsidRDefault="00F0258E" w:rsidP="002A3914">
            <w:pPr>
              <w:jc w:val="center"/>
              <w:rPr>
                <w:sz w:val="22"/>
                <w:szCs w:val="22"/>
              </w:rPr>
            </w:pPr>
            <w:r w:rsidRPr="00F0258E">
              <w:rPr>
                <w:sz w:val="22"/>
                <w:szCs w:val="22"/>
              </w:rPr>
              <w:t>18%</w:t>
            </w:r>
          </w:p>
        </w:tc>
        <w:tc>
          <w:tcPr>
            <w:tcW w:w="1260" w:type="dxa"/>
          </w:tcPr>
          <w:p w14:paraId="5E94CE48" w14:textId="2EBE929E" w:rsidR="00BB2172" w:rsidRPr="00F0258E" w:rsidRDefault="00F0258E" w:rsidP="002A3914">
            <w:pPr>
              <w:jc w:val="center"/>
              <w:rPr>
                <w:sz w:val="22"/>
                <w:szCs w:val="22"/>
              </w:rPr>
            </w:pPr>
            <w:r w:rsidRPr="00F0258E">
              <w:rPr>
                <w:sz w:val="22"/>
                <w:szCs w:val="22"/>
              </w:rPr>
              <w:t>10%</w:t>
            </w:r>
          </w:p>
        </w:tc>
        <w:tc>
          <w:tcPr>
            <w:tcW w:w="1530" w:type="dxa"/>
          </w:tcPr>
          <w:p w14:paraId="0DBA8E87" w14:textId="600B89AB" w:rsidR="00BB2172" w:rsidRPr="00F0258E" w:rsidRDefault="00F0258E" w:rsidP="002A3914">
            <w:pPr>
              <w:jc w:val="center"/>
              <w:rPr>
                <w:sz w:val="22"/>
                <w:szCs w:val="22"/>
              </w:rPr>
            </w:pPr>
            <w:r w:rsidRPr="00F0258E">
              <w:rPr>
                <w:sz w:val="22"/>
                <w:szCs w:val="22"/>
              </w:rPr>
              <w:t>11%</w:t>
            </w:r>
          </w:p>
        </w:tc>
        <w:tc>
          <w:tcPr>
            <w:tcW w:w="1038" w:type="dxa"/>
          </w:tcPr>
          <w:p w14:paraId="48FA99E0" w14:textId="35AD4FE5" w:rsidR="00BB2172" w:rsidRPr="00F0258E" w:rsidRDefault="00F0258E" w:rsidP="002A3914">
            <w:pPr>
              <w:jc w:val="center"/>
              <w:rPr>
                <w:sz w:val="22"/>
                <w:szCs w:val="22"/>
              </w:rPr>
            </w:pPr>
            <w:r w:rsidRPr="00F0258E">
              <w:rPr>
                <w:sz w:val="22"/>
                <w:szCs w:val="22"/>
              </w:rPr>
              <w:t>11%</w:t>
            </w:r>
          </w:p>
        </w:tc>
      </w:tr>
      <w:tr w:rsidR="00B24E4D" w:rsidRPr="00F0258E" w14:paraId="45559A67" w14:textId="77777777" w:rsidTr="00E64B6E">
        <w:trPr>
          <w:jc w:val="center"/>
        </w:trPr>
        <w:tc>
          <w:tcPr>
            <w:tcW w:w="2250" w:type="dxa"/>
            <w:shd w:val="clear" w:color="auto" w:fill="D9D9D9" w:themeFill="background1" w:themeFillShade="D9"/>
          </w:tcPr>
          <w:p w14:paraId="52FBAD23" w14:textId="28B81836" w:rsidR="00BB2172" w:rsidRPr="00F0258E" w:rsidRDefault="00F0258E" w:rsidP="002254D0">
            <w:pPr>
              <w:ind w:left="276"/>
              <w:rPr>
                <w:sz w:val="22"/>
                <w:szCs w:val="22"/>
              </w:rPr>
            </w:pPr>
            <w:r w:rsidRPr="00F0258E">
              <w:rPr>
                <w:sz w:val="22"/>
                <w:szCs w:val="22"/>
              </w:rPr>
              <w:t>200-350</w:t>
            </w:r>
          </w:p>
        </w:tc>
        <w:tc>
          <w:tcPr>
            <w:tcW w:w="990" w:type="dxa"/>
            <w:shd w:val="clear" w:color="auto" w:fill="D9D9D9" w:themeFill="background1" w:themeFillShade="D9"/>
          </w:tcPr>
          <w:p w14:paraId="1C2E03FD" w14:textId="54DED7CF" w:rsidR="00BB2172" w:rsidRPr="00F0258E" w:rsidRDefault="00F0258E" w:rsidP="002A3914">
            <w:pPr>
              <w:jc w:val="center"/>
              <w:rPr>
                <w:sz w:val="22"/>
                <w:szCs w:val="22"/>
              </w:rPr>
            </w:pPr>
            <w:r w:rsidRPr="00F0258E">
              <w:rPr>
                <w:sz w:val="22"/>
                <w:szCs w:val="22"/>
              </w:rPr>
              <w:t>14%</w:t>
            </w:r>
          </w:p>
        </w:tc>
        <w:tc>
          <w:tcPr>
            <w:tcW w:w="1260" w:type="dxa"/>
            <w:shd w:val="clear" w:color="auto" w:fill="D9D9D9" w:themeFill="background1" w:themeFillShade="D9"/>
          </w:tcPr>
          <w:p w14:paraId="2C5BC672" w14:textId="040A1551" w:rsidR="00BB2172" w:rsidRPr="00F0258E" w:rsidRDefault="00F0258E" w:rsidP="002A3914">
            <w:pPr>
              <w:jc w:val="center"/>
              <w:rPr>
                <w:sz w:val="22"/>
                <w:szCs w:val="22"/>
              </w:rPr>
            </w:pPr>
            <w:r w:rsidRPr="00F0258E">
              <w:rPr>
                <w:sz w:val="22"/>
                <w:szCs w:val="22"/>
              </w:rPr>
              <w:t>12%</w:t>
            </w:r>
          </w:p>
        </w:tc>
        <w:tc>
          <w:tcPr>
            <w:tcW w:w="1530" w:type="dxa"/>
            <w:shd w:val="clear" w:color="auto" w:fill="D9D9D9" w:themeFill="background1" w:themeFillShade="D9"/>
          </w:tcPr>
          <w:p w14:paraId="57D8CC78" w14:textId="11E0743C" w:rsidR="00BB2172" w:rsidRPr="00F0258E" w:rsidRDefault="00F0258E" w:rsidP="002A3914">
            <w:pPr>
              <w:jc w:val="center"/>
              <w:rPr>
                <w:sz w:val="22"/>
                <w:szCs w:val="22"/>
              </w:rPr>
            </w:pPr>
            <w:r w:rsidRPr="00F0258E">
              <w:rPr>
                <w:sz w:val="22"/>
                <w:szCs w:val="22"/>
              </w:rPr>
              <w:t>19%</w:t>
            </w:r>
          </w:p>
        </w:tc>
        <w:tc>
          <w:tcPr>
            <w:tcW w:w="1038" w:type="dxa"/>
            <w:shd w:val="clear" w:color="auto" w:fill="D9D9D9" w:themeFill="background1" w:themeFillShade="D9"/>
          </w:tcPr>
          <w:p w14:paraId="3328F541" w14:textId="6AD7D0ED" w:rsidR="00BB2172" w:rsidRPr="00F0258E" w:rsidRDefault="00F0258E" w:rsidP="002A3914">
            <w:pPr>
              <w:jc w:val="center"/>
              <w:rPr>
                <w:sz w:val="22"/>
                <w:szCs w:val="22"/>
              </w:rPr>
            </w:pPr>
            <w:r w:rsidRPr="00F0258E">
              <w:rPr>
                <w:sz w:val="22"/>
                <w:szCs w:val="22"/>
              </w:rPr>
              <w:t>13%</w:t>
            </w:r>
          </w:p>
        </w:tc>
      </w:tr>
      <w:tr w:rsidR="00B24E4D" w:rsidRPr="00F0258E" w14:paraId="38281AE2" w14:textId="77777777" w:rsidTr="002254D0">
        <w:trPr>
          <w:jc w:val="center"/>
        </w:trPr>
        <w:tc>
          <w:tcPr>
            <w:tcW w:w="2250" w:type="dxa"/>
          </w:tcPr>
          <w:p w14:paraId="368367B6" w14:textId="759C2E95" w:rsidR="00F0258E" w:rsidRPr="00F0258E" w:rsidRDefault="00F0258E" w:rsidP="002254D0">
            <w:pPr>
              <w:ind w:left="276"/>
              <w:rPr>
                <w:sz w:val="22"/>
                <w:szCs w:val="22"/>
              </w:rPr>
            </w:pPr>
            <w:r w:rsidRPr="00F0258E">
              <w:rPr>
                <w:sz w:val="22"/>
                <w:szCs w:val="22"/>
              </w:rPr>
              <w:t>0-200</w:t>
            </w:r>
          </w:p>
        </w:tc>
        <w:tc>
          <w:tcPr>
            <w:tcW w:w="990" w:type="dxa"/>
          </w:tcPr>
          <w:p w14:paraId="6A2E8C01" w14:textId="7476F799" w:rsidR="00F0258E" w:rsidRPr="00F0258E" w:rsidRDefault="00F0258E" w:rsidP="002A3914">
            <w:pPr>
              <w:jc w:val="center"/>
              <w:rPr>
                <w:sz w:val="22"/>
                <w:szCs w:val="22"/>
              </w:rPr>
            </w:pPr>
            <w:r w:rsidRPr="00F0258E">
              <w:rPr>
                <w:sz w:val="22"/>
                <w:szCs w:val="22"/>
              </w:rPr>
              <w:t>15%</w:t>
            </w:r>
          </w:p>
        </w:tc>
        <w:tc>
          <w:tcPr>
            <w:tcW w:w="1260" w:type="dxa"/>
          </w:tcPr>
          <w:p w14:paraId="16BDE8DE" w14:textId="1305B12E" w:rsidR="00F0258E" w:rsidRPr="00F0258E" w:rsidRDefault="00F0258E" w:rsidP="002A3914">
            <w:pPr>
              <w:jc w:val="center"/>
              <w:rPr>
                <w:sz w:val="22"/>
                <w:szCs w:val="22"/>
              </w:rPr>
            </w:pPr>
            <w:r w:rsidRPr="00F0258E">
              <w:rPr>
                <w:sz w:val="22"/>
                <w:szCs w:val="22"/>
              </w:rPr>
              <w:t>44%</w:t>
            </w:r>
          </w:p>
        </w:tc>
        <w:tc>
          <w:tcPr>
            <w:tcW w:w="1530" w:type="dxa"/>
          </w:tcPr>
          <w:p w14:paraId="0E9B52B6" w14:textId="5C6AEA48" w:rsidR="00F0258E" w:rsidRPr="00F0258E" w:rsidRDefault="00F0258E" w:rsidP="002A3914">
            <w:pPr>
              <w:jc w:val="center"/>
              <w:rPr>
                <w:sz w:val="22"/>
                <w:szCs w:val="22"/>
              </w:rPr>
            </w:pPr>
            <w:r w:rsidRPr="00F0258E">
              <w:rPr>
                <w:sz w:val="22"/>
                <w:szCs w:val="22"/>
              </w:rPr>
              <w:t>21%</w:t>
            </w:r>
          </w:p>
        </w:tc>
        <w:tc>
          <w:tcPr>
            <w:tcW w:w="1038" w:type="dxa"/>
          </w:tcPr>
          <w:p w14:paraId="77C0BD39" w14:textId="0CAAAB52" w:rsidR="00F0258E" w:rsidRPr="00F0258E" w:rsidRDefault="00F0258E" w:rsidP="002A3914">
            <w:pPr>
              <w:jc w:val="center"/>
              <w:rPr>
                <w:sz w:val="22"/>
                <w:szCs w:val="22"/>
              </w:rPr>
            </w:pPr>
            <w:r w:rsidRPr="00F0258E">
              <w:rPr>
                <w:sz w:val="22"/>
                <w:szCs w:val="22"/>
              </w:rPr>
              <w:t>26%</w:t>
            </w:r>
          </w:p>
        </w:tc>
      </w:tr>
      <w:tr w:rsidR="00B24E4D" w:rsidRPr="00F0258E" w14:paraId="6F0C51BE" w14:textId="77777777" w:rsidTr="00E64B6E">
        <w:trPr>
          <w:trHeight w:val="84"/>
          <w:jc w:val="center"/>
        </w:trPr>
        <w:tc>
          <w:tcPr>
            <w:tcW w:w="2250" w:type="dxa"/>
            <w:tcBorders>
              <w:bottom w:val="single" w:sz="4" w:space="0" w:color="auto"/>
            </w:tcBorders>
            <w:shd w:val="clear" w:color="auto" w:fill="D9D9D9" w:themeFill="background1" w:themeFillShade="D9"/>
          </w:tcPr>
          <w:p w14:paraId="2F627A5C" w14:textId="46A8D1C6" w:rsidR="00F0258E" w:rsidRPr="00F0258E" w:rsidRDefault="00F0258E" w:rsidP="002254D0">
            <w:pPr>
              <w:ind w:left="276"/>
              <w:rPr>
                <w:sz w:val="22"/>
                <w:szCs w:val="22"/>
              </w:rPr>
            </w:pPr>
            <w:r w:rsidRPr="00F0258E">
              <w:rPr>
                <w:sz w:val="22"/>
                <w:szCs w:val="22"/>
              </w:rPr>
              <w:t>Missing or not measured within 30d</w:t>
            </w:r>
          </w:p>
        </w:tc>
        <w:tc>
          <w:tcPr>
            <w:tcW w:w="990" w:type="dxa"/>
            <w:tcBorders>
              <w:bottom w:val="single" w:sz="4" w:space="0" w:color="auto"/>
            </w:tcBorders>
            <w:shd w:val="clear" w:color="auto" w:fill="D9D9D9" w:themeFill="background1" w:themeFillShade="D9"/>
          </w:tcPr>
          <w:p w14:paraId="6FFCDE68" w14:textId="55846B20" w:rsidR="00F0258E" w:rsidRPr="00F0258E" w:rsidRDefault="00F0258E" w:rsidP="002A3914">
            <w:pPr>
              <w:jc w:val="center"/>
              <w:rPr>
                <w:sz w:val="22"/>
                <w:szCs w:val="22"/>
              </w:rPr>
            </w:pPr>
            <w:r w:rsidRPr="00F0258E">
              <w:rPr>
                <w:sz w:val="22"/>
                <w:szCs w:val="22"/>
              </w:rPr>
              <w:t>27%</w:t>
            </w:r>
          </w:p>
        </w:tc>
        <w:tc>
          <w:tcPr>
            <w:tcW w:w="1260" w:type="dxa"/>
            <w:tcBorders>
              <w:bottom w:val="single" w:sz="4" w:space="0" w:color="auto"/>
            </w:tcBorders>
            <w:shd w:val="clear" w:color="auto" w:fill="D9D9D9" w:themeFill="background1" w:themeFillShade="D9"/>
          </w:tcPr>
          <w:p w14:paraId="52ED2475" w14:textId="7F646CC3" w:rsidR="00F0258E" w:rsidRPr="00F0258E" w:rsidRDefault="00F0258E" w:rsidP="002A3914">
            <w:pPr>
              <w:jc w:val="center"/>
              <w:rPr>
                <w:sz w:val="22"/>
                <w:szCs w:val="22"/>
              </w:rPr>
            </w:pPr>
            <w:r w:rsidRPr="00F0258E">
              <w:rPr>
                <w:sz w:val="22"/>
                <w:szCs w:val="22"/>
              </w:rPr>
              <w:t>26%</w:t>
            </w:r>
          </w:p>
        </w:tc>
        <w:tc>
          <w:tcPr>
            <w:tcW w:w="1530" w:type="dxa"/>
            <w:tcBorders>
              <w:bottom w:val="single" w:sz="4" w:space="0" w:color="auto"/>
            </w:tcBorders>
            <w:shd w:val="clear" w:color="auto" w:fill="D9D9D9" w:themeFill="background1" w:themeFillShade="D9"/>
          </w:tcPr>
          <w:p w14:paraId="6E9C6CE6" w14:textId="4AAD74E4" w:rsidR="00F0258E" w:rsidRPr="00F0258E" w:rsidRDefault="00F0258E" w:rsidP="002A3914">
            <w:pPr>
              <w:jc w:val="center"/>
              <w:rPr>
                <w:sz w:val="22"/>
                <w:szCs w:val="22"/>
              </w:rPr>
            </w:pPr>
            <w:r w:rsidRPr="00F0258E">
              <w:rPr>
                <w:sz w:val="22"/>
                <w:szCs w:val="22"/>
              </w:rPr>
              <w:t>34%</w:t>
            </w:r>
          </w:p>
        </w:tc>
        <w:tc>
          <w:tcPr>
            <w:tcW w:w="1038" w:type="dxa"/>
            <w:tcBorders>
              <w:bottom w:val="single" w:sz="4" w:space="0" w:color="auto"/>
            </w:tcBorders>
            <w:shd w:val="clear" w:color="auto" w:fill="D9D9D9" w:themeFill="background1" w:themeFillShade="D9"/>
          </w:tcPr>
          <w:p w14:paraId="020AAFF1" w14:textId="7B6A3900" w:rsidR="00F0258E" w:rsidRPr="00F0258E" w:rsidRDefault="00F0258E" w:rsidP="002A3914">
            <w:pPr>
              <w:jc w:val="center"/>
              <w:rPr>
                <w:sz w:val="22"/>
                <w:szCs w:val="22"/>
              </w:rPr>
            </w:pPr>
            <w:r w:rsidRPr="00F0258E">
              <w:rPr>
                <w:sz w:val="22"/>
                <w:szCs w:val="22"/>
              </w:rPr>
              <w:t>34%</w:t>
            </w:r>
          </w:p>
        </w:tc>
      </w:tr>
      <w:tr w:rsidR="00B24E4D" w:rsidRPr="00F0258E" w14:paraId="077ED791" w14:textId="77777777" w:rsidTr="002254D0">
        <w:trPr>
          <w:jc w:val="center"/>
        </w:trPr>
        <w:tc>
          <w:tcPr>
            <w:tcW w:w="2250" w:type="dxa"/>
            <w:tcBorders>
              <w:top w:val="single" w:sz="4" w:space="0" w:color="auto"/>
              <w:bottom w:val="single" w:sz="4" w:space="0" w:color="auto"/>
            </w:tcBorders>
          </w:tcPr>
          <w:p w14:paraId="00112874" w14:textId="54D127D1" w:rsidR="00BB2172" w:rsidRPr="00F0258E" w:rsidRDefault="00BB2172">
            <w:pPr>
              <w:rPr>
                <w:sz w:val="22"/>
                <w:szCs w:val="22"/>
              </w:rPr>
            </w:pPr>
            <w:r w:rsidRPr="00F0258E">
              <w:rPr>
                <w:sz w:val="22"/>
                <w:szCs w:val="22"/>
              </w:rPr>
              <w:t>Column Total N</w:t>
            </w:r>
          </w:p>
        </w:tc>
        <w:tc>
          <w:tcPr>
            <w:tcW w:w="990" w:type="dxa"/>
            <w:tcBorders>
              <w:top w:val="single" w:sz="4" w:space="0" w:color="auto"/>
              <w:bottom w:val="single" w:sz="4" w:space="0" w:color="auto"/>
            </w:tcBorders>
          </w:tcPr>
          <w:p w14:paraId="2D49A51C" w14:textId="0A7B1021" w:rsidR="00BB2172" w:rsidRPr="00F0258E" w:rsidRDefault="00F0258E" w:rsidP="002A3914">
            <w:pPr>
              <w:jc w:val="center"/>
              <w:rPr>
                <w:sz w:val="22"/>
                <w:szCs w:val="22"/>
              </w:rPr>
            </w:pPr>
            <w:r w:rsidRPr="00F0258E">
              <w:rPr>
                <w:sz w:val="22"/>
                <w:szCs w:val="22"/>
              </w:rPr>
              <w:t>2394</w:t>
            </w:r>
          </w:p>
        </w:tc>
        <w:tc>
          <w:tcPr>
            <w:tcW w:w="1260" w:type="dxa"/>
            <w:tcBorders>
              <w:top w:val="single" w:sz="4" w:space="0" w:color="auto"/>
              <w:bottom w:val="single" w:sz="4" w:space="0" w:color="auto"/>
            </w:tcBorders>
          </w:tcPr>
          <w:p w14:paraId="7D4FFB23" w14:textId="2E268354" w:rsidR="00BB2172" w:rsidRPr="00F0258E" w:rsidRDefault="00F0258E" w:rsidP="002A3914">
            <w:pPr>
              <w:jc w:val="center"/>
              <w:rPr>
                <w:sz w:val="22"/>
                <w:szCs w:val="22"/>
              </w:rPr>
            </w:pPr>
            <w:r w:rsidRPr="00F0258E">
              <w:rPr>
                <w:sz w:val="22"/>
                <w:szCs w:val="22"/>
              </w:rPr>
              <w:t>396</w:t>
            </w:r>
          </w:p>
        </w:tc>
        <w:tc>
          <w:tcPr>
            <w:tcW w:w="1530" w:type="dxa"/>
            <w:tcBorders>
              <w:top w:val="single" w:sz="4" w:space="0" w:color="auto"/>
              <w:bottom w:val="single" w:sz="4" w:space="0" w:color="auto"/>
            </w:tcBorders>
          </w:tcPr>
          <w:p w14:paraId="00625EA3" w14:textId="1688EFFB" w:rsidR="00BB2172" w:rsidRPr="00F0258E" w:rsidRDefault="00F0258E" w:rsidP="002A3914">
            <w:pPr>
              <w:jc w:val="center"/>
              <w:rPr>
                <w:sz w:val="22"/>
                <w:szCs w:val="22"/>
              </w:rPr>
            </w:pPr>
            <w:r w:rsidRPr="00F0258E">
              <w:rPr>
                <w:sz w:val="22"/>
                <w:szCs w:val="22"/>
              </w:rPr>
              <w:t>226</w:t>
            </w:r>
          </w:p>
        </w:tc>
        <w:tc>
          <w:tcPr>
            <w:tcW w:w="1038" w:type="dxa"/>
            <w:tcBorders>
              <w:top w:val="single" w:sz="4" w:space="0" w:color="auto"/>
              <w:bottom w:val="single" w:sz="4" w:space="0" w:color="auto"/>
            </w:tcBorders>
          </w:tcPr>
          <w:p w14:paraId="58D53C80" w14:textId="1E6B2815" w:rsidR="00BB2172" w:rsidRPr="00F0258E" w:rsidRDefault="00F0258E" w:rsidP="002A3914">
            <w:pPr>
              <w:jc w:val="center"/>
              <w:rPr>
                <w:sz w:val="22"/>
                <w:szCs w:val="22"/>
              </w:rPr>
            </w:pPr>
            <w:r w:rsidRPr="00F0258E">
              <w:rPr>
                <w:sz w:val="22"/>
                <w:szCs w:val="22"/>
              </w:rPr>
              <w:t>2132</w:t>
            </w:r>
          </w:p>
        </w:tc>
      </w:tr>
    </w:tbl>
    <w:p w14:paraId="5A4680A9" w14:textId="5DC2BA6B" w:rsidR="00BB2172" w:rsidRDefault="00BB2172"/>
    <w:p w14:paraId="43BA5D9F" w14:textId="77777777" w:rsidR="00F0258E" w:rsidRPr="0003448B" w:rsidRDefault="00F0258E" w:rsidP="00F0258E">
      <w:pPr>
        <w:pStyle w:val="Heading1"/>
      </w:pPr>
      <w:r>
        <w:t>Time Estim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1080"/>
      </w:tblGrid>
      <w:tr w:rsidR="00F0258E" w14:paraId="61E92BC5" w14:textId="77777777" w:rsidTr="00142E28">
        <w:tc>
          <w:tcPr>
            <w:tcW w:w="4788" w:type="dxa"/>
          </w:tcPr>
          <w:p w14:paraId="5FA67121" w14:textId="77777777" w:rsidR="00F0258E" w:rsidRDefault="00F0258E" w:rsidP="00142E28">
            <w:r>
              <w:t>Program and debug the new CD4 Case</w:t>
            </w:r>
          </w:p>
        </w:tc>
        <w:tc>
          <w:tcPr>
            <w:tcW w:w="1080" w:type="dxa"/>
          </w:tcPr>
          <w:p w14:paraId="0F4EED10" w14:textId="77777777" w:rsidR="00F0258E" w:rsidRDefault="00F0258E" w:rsidP="00142E28">
            <w:r>
              <w:t>25h</w:t>
            </w:r>
          </w:p>
        </w:tc>
      </w:tr>
      <w:tr w:rsidR="00F0258E" w14:paraId="3B13C568" w14:textId="77777777" w:rsidTr="00142E28">
        <w:tc>
          <w:tcPr>
            <w:tcW w:w="4788" w:type="dxa"/>
            <w:tcBorders>
              <w:bottom w:val="single" w:sz="4" w:space="0" w:color="auto"/>
            </w:tcBorders>
          </w:tcPr>
          <w:p w14:paraId="4940FDCE" w14:textId="77777777" w:rsidR="00F0258E" w:rsidRDefault="00F0258E" w:rsidP="00142E28">
            <w:r>
              <w:t>Analyze and present results</w:t>
            </w:r>
          </w:p>
        </w:tc>
        <w:tc>
          <w:tcPr>
            <w:tcW w:w="1080" w:type="dxa"/>
            <w:tcBorders>
              <w:bottom w:val="single" w:sz="4" w:space="0" w:color="auto"/>
            </w:tcBorders>
          </w:tcPr>
          <w:p w14:paraId="5D55AE7C" w14:textId="77777777" w:rsidR="00F0258E" w:rsidRDefault="00F0258E" w:rsidP="00142E28">
            <w:r>
              <w:t>25h</w:t>
            </w:r>
          </w:p>
        </w:tc>
      </w:tr>
      <w:tr w:rsidR="00F0258E" w14:paraId="78D9C408" w14:textId="77777777" w:rsidTr="00142E28">
        <w:tc>
          <w:tcPr>
            <w:tcW w:w="4788" w:type="dxa"/>
            <w:tcBorders>
              <w:top w:val="single" w:sz="4" w:space="0" w:color="auto"/>
            </w:tcBorders>
          </w:tcPr>
          <w:p w14:paraId="0088F203" w14:textId="77777777" w:rsidR="00F0258E" w:rsidRDefault="00F0258E" w:rsidP="00142E28">
            <w:r>
              <w:t>Total</w:t>
            </w:r>
          </w:p>
        </w:tc>
        <w:tc>
          <w:tcPr>
            <w:tcW w:w="1080" w:type="dxa"/>
            <w:tcBorders>
              <w:top w:val="single" w:sz="4" w:space="0" w:color="auto"/>
            </w:tcBorders>
          </w:tcPr>
          <w:p w14:paraId="20B91EA8" w14:textId="77777777" w:rsidR="00F0258E" w:rsidRDefault="00F0258E" w:rsidP="00142E28">
            <w:r>
              <w:t>50h</w:t>
            </w:r>
          </w:p>
        </w:tc>
      </w:tr>
    </w:tbl>
    <w:p w14:paraId="55426AAB" w14:textId="2F2D9F9E" w:rsidR="00F0258E" w:rsidRDefault="00F0258E"/>
    <w:p w14:paraId="04512EE5" w14:textId="77777777" w:rsidR="00F0258E" w:rsidRDefault="00F0258E">
      <w:r>
        <w:br w:type="page"/>
      </w:r>
    </w:p>
    <w:p w14:paraId="3D102379" w14:textId="77777777" w:rsidR="00F0258E" w:rsidRDefault="00F0258E"/>
    <w:p w14:paraId="626062B5" w14:textId="6D410D65" w:rsidR="00004D5E" w:rsidRDefault="00004D5E" w:rsidP="00004D5E">
      <w:pPr>
        <w:pStyle w:val="Heading1"/>
      </w:pPr>
      <w:r>
        <w:t>References</w:t>
      </w:r>
    </w:p>
    <w:p w14:paraId="3F67D799" w14:textId="77777777" w:rsidR="00862071" w:rsidRPr="00862071" w:rsidRDefault="00004D5E" w:rsidP="00862071">
      <w:pPr>
        <w:pStyle w:val="Bibliography"/>
        <w:rPr>
          <w:rFonts w:ascii="Cambria"/>
        </w:rPr>
      </w:pPr>
      <w:r>
        <w:fldChar w:fldCharType="begin"/>
      </w:r>
      <w:r>
        <w:instrText xml:space="preserve"> ADDIN ZOTERO_BIBL {"custom":[]} CSL_BIBLIOGRAPHY </w:instrText>
      </w:r>
      <w:r>
        <w:fldChar w:fldCharType="separate"/>
      </w:r>
      <w:r w:rsidR="00862071" w:rsidRPr="00862071">
        <w:rPr>
          <w:rFonts w:ascii="Cambria"/>
        </w:rPr>
        <w:t xml:space="preserve">1. </w:t>
      </w:r>
      <w:r w:rsidR="00862071" w:rsidRPr="00862071">
        <w:rPr>
          <w:rFonts w:ascii="Cambria"/>
        </w:rPr>
        <w:tab/>
        <w:t>Lodi S, Phillips A, Touloumi G, Geskus R, Meyer L, Thiébaut R, et al. Time from human immunodeficiency virus seroconversion to reaching CD4+ cell count thresholds &lt;200, &lt;350, and &lt;500 Cells/mm</w:t>
      </w:r>
      <w:r w:rsidR="00862071" w:rsidRPr="00862071">
        <w:rPr>
          <w:rFonts w:ascii="Cambria"/>
          <w:vertAlign w:val="superscript"/>
        </w:rPr>
        <w:t>3</w:t>
      </w:r>
      <w:r w:rsidR="00862071" w:rsidRPr="00862071">
        <w:rPr>
          <w:rFonts w:ascii="Cambria"/>
        </w:rPr>
        <w:t xml:space="preserve">: assessment of need following changes in treatment guidelines. Clin Infect Dis Off Publ Infect Dis Soc Am. 2011 Oct;53(8):817–25. </w:t>
      </w:r>
    </w:p>
    <w:p w14:paraId="0DC6CD38" w14:textId="77777777" w:rsidR="00862071" w:rsidRPr="00862071" w:rsidRDefault="00862071" w:rsidP="00862071">
      <w:pPr>
        <w:pStyle w:val="Bibliography"/>
        <w:rPr>
          <w:rFonts w:ascii="Cambria"/>
        </w:rPr>
      </w:pPr>
      <w:r w:rsidRPr="00862071">
        <w:rPr>
          <w:rFonts w:ascii="Cambria"/>
        </w:rPr>
        <w:t xml:space="preserve">2. </w:t>
      </w:r>
      <w:r w:rsidRPr="00862071">
        <w:rPr>
          <w:rFonts w:ascii="Cambria"/>
        </w:rPr>
        <w:tab/>
        <w:t xml:space="preserve">Cori A, Pickles M, van Sighem A, Gras L, Bezemer D, Reiss P, et al. CD4+ cell dynamics in untreated HIV-1 infection: overall rates, and effects of age, viral load, sex and calendar time. AIDS Lond Engl. 2015 Nov 28;29(18):2435–46. </w:t>
      </w:r>
    </w:p>
    <w:p w14:paraId="26B79E4F" w14:textId="27BEF32F" w:rsidR="00004D5E" w:rsidRPr="00004D5E" w:rsidRDefault="00004D5E" w:rsidP="00004D5E">
      <w:r>
        <w:fldChar w:fldCharType="end"/>
      </w:r>
      <w:bookmarkEnd w:id="0"/>
    </w:p>
    <w:sectPr w:rsidR="00004D5E" w:rsidRPr="00004D5E" w:rsidSect="00E23BE8">
      <w:pgSz w:w="12240" w:h="15840"/>
      <w:pgMar w:top="1440" w:right="1440" w:bottom="129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9C219A"/>
    <w:multiLevelType w:val="hybridMultilevel"/>
    <w:tmpl w:val="4922ED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C560D6"/>
    <w:multiLevelType w:val="hybridMultilevel"/>
    <w:tmpl w:val="6D667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AC1"/>
    <w:rsid w:val="00004D5E"/>
    <w:rsid w:val="00027BCC"/>
    <w:rsid w:val="00031E08"/>
    <w:rsid w:val="00032252"/>
    <w:rsid w:val="0003448B"/>
    <w:rsid w:val="00046BDE"/>
    <w:rsid w:val="000B5A90"/>
    <w:rsid w:val="000F2560"/>
    <w:rsid w:val="00124563"/>
    <w:rsid w:val="00131FA0"/>
    <w:rsid w:val="00142E28"/>
    <w:rsid w:val="00184F53"/>
    <w:rsid w:val="001B6FF2"/>
    <w:rsid w:val="001C3DFF"/>
    <w:rsid w:val="001D2D6D"/>
    <w:rsid w:val="001D6FD8"/>
    <w:rsid w:val="00222026"/>
    <w:rsid w:val="002254D0"/>
    <w:rsid w:val="0023162F"/>
    <w:rsid w:val="00235632"/>
    <w:rsid w:val="00236CB3"/>
    <w:rsid w:val="00242C3F"/>
    <w:rsid w:val="002475D6"/>
    <w:rsid w:val="00247EBD"/>
    <w:rsid w:val="00255EDB"/>
    <w:rsid w:val="00256A8D"/>
    <w:rsid w:val="00266CE7"/>
    <w:rsid w:val="00275446"/>
    <w:rsid w:val="002802B2"/>
    <w:rsid w:val="002A3914"/>
    <w:rsid w:val="002B499F"/>
    <w:rsid w:val="002D43AE"/>
    <w:rsid w:val="002E5C67"/>
    <w:rsid w:val="0031323E"/>
    <w:rsid w:val="00314E5F"/>
    <w:rsid w:val="003239C5"/>
    <w:rsid w:val="00342482"/>
    <w:rsid w:val="0035047E"/>
    <w:rsid w:val="00352DCF"/>
    <w:rsid w:val="003765C0"/>
    <w:rsid w:val="00381D1C"/>
    <w:rsid w:val="00390DBD"/>
    <w:rsid w:val="003C0194"/>
    <w:rsid w:val="003C0D48"/>
    <w:rsid w:val="00411DEC"/>
    <w:rsid w:val="004328A5"/>
    <w:rsid w:val="004370C1"/>
    <w:rsid w:val="0049735C"/>
    <w:rsid w:val="004A7247"/>
    <w:rsid w:val="004D52CC"/>
    <w:rsid w:val="00523909"/>
    <w:rsid w:val="00524124"/>
    <w:rsid w:val="00554D9E"/>
    <w:rsid w:val="00561F7B"/>
    <w:rsid w:val="005917E1"/>
    <w:rsid w:val="005B44D1"/>
    <w:rsid w:val="005B75A2"/>
    <w:rsid w:val="00602033"/>
    <w:rsid w:val="00604122"/>
    <w:rsid w:val="006201F7"/>
    <w:rsid w:val="0063716E"/>
    <w:rsid w:val="00640F23"/>
    <w:rsid w:val="00664616"/>
    <w:rsid w:val="00680FE1"/>
    <w:rsid w:val="006B01F6"/>
    <w:rsid w:val="006B0B5F"/>
    <w:rsid w:val="006B5A97"/>
    <w:rsid w:val="006C1A0B"/>
    <w:rsid w:val="006C71C7"/>
    <w:rsid w:val="006E21B3"/>
    <w:rsid w:val="00700F2A"/>
    <w:rsid w:val="00737E4E"/>
    <w:rsid w:val="007552D7"/>
    <w:rsid w:val="00761FB3"/>
    <w:rsid w:val="007844A8"/>
    <w:rsid w:val="007913CF"/>
    <w:rsid w:val="00834E4D"/>
    <w:rsid w:val="00847F4B"/>
    <w:rsid w:val="00862071"/>
    <w:rsid w:val="008933DD"/>
    <w:rsid w:val="008C5183"/>
    <w:rsid w:val="008D0A7B"/>
    <w:rsid w:val="008E6B1E"/>
    <w:rsid w:val="008F0915"/>
    <w:rsid w:val="00902E76"/>
    <w:rsid w:val="00922167"/>
    <w:rsid w:val="00925B1E"/>
    <w:rsid w:val="009443DF"/>
    <w:rsid w:val="00953A4C"/>
    <w:rsid w:val="00983832"/>
    <w:rsid w:val="009B0FEA"/>
    <w:rsid w:val="009B79C2"/>
    <w:rsid w:val="00A03CC4"/>
    <w:rsid w:val="00A04ADF"/>
    <w:rsid w:val="00A06834"/>
    <w:rsid w:val="00A133DF"/>
    <w:rsid w:val="00A30377"/>
    <w:rsid w:val="00A37D32"/>
    <w:rsid w:val="00A60769"/>
    <w:rsid w:val="00AB033C"/>
    <w:rsid w:val="00AE5886"/>
    <w:rsid w:val="00B24E4D"/>
    <w:rsid w:val="00B74EA0"/>
    <w:rsid w:val="00B85ACD"/>
    <w:rsid w:val="00BA57A3"/>
    <w:rsid w:val="00BB2172"/>
    <w:rsid w:val="00BC23F2"/>
    <w:rsid w:val="00BF326D"/>
    <w:rsid w:val="00BF3B94"/>
    <w:rsid w:val="00C04D95"/>
    <w:rsid w:val="00C12264"/>
    <w:rsid w:val="00C20D1F"/>
    <w:rsid w:val="00C37119"/>
    <w:rsid w:val="00C51FEA"/>
    <w:rsid w:val="00C55BCB"/>
    <w:rsid w:val="00C6119D"/>
    <w:rsid w:val="00C633E3"/>
    <w:rsid w:val="00C63658"/>
    <w:rsid w:val="00CA6825"/>
    <w:rsid w:val="00CF41A0"/>
    <w:rsid w:val="00D11654"/>
    <w:rsid w:val="00D26641"/>
    <w:rsid w:val="00DC3308"/>
    <w:rsid w:val="00DD1436"/>
    <w:rsid w:val="00DD62E4"/>
    <w:rsid w:val="00E23BE8"/>
    <w:rsid w:val="00E64B6E"/>
    <w:rsid w:val="00E76AF1"/>
    <w:rsid w:val="00E82579"/>
    <w:rsid w:val="00E87E8F"/>
    <w:rsid w:val="00E928CD"/>
    <w:rsid w:val="00EC4577"/>
    <w:rsid w:val="00EC7BB7"/>
    <w:rsid w:val="00EE08C0"/>
    <w:rsid w:val="00EF2938"/>
    <w:rsid w:val="00F0258E"/>
    <w:rsid w:val="00F13D50"/>
    <w:rsid w:val="00F521A8"/>
    <w:rsid w:val="00F538DA"/>
    <w:rsid w:val="00F776E8"/>
    <w:rsid w:val="00F84C44"/>
    <w:rsid w:val="00F97F0A"/>
    <w:rsid w:val="00FA0A63"/>
    <w:rsid w:val="00FB4AC1"/>
    <w:rsid w:val="00FF79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8F6D17"/>
  <w14:defaultImageDpi w14:val="300"/>
  <w15:docId w15:val="{2E29169C-FF68-44CB-B524-20673B8EA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33D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646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33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3D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33D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6461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64616"/>
    <w:pPr>
      <w:ind w:left="720"/>
      <w:contextualSpacing/>
    </w:pPr>
  </w:style>
  <w:style w:type="table" w:styleId="TableGrid">
    <w:name w:val="Table Grid"/>
    <w:basedOn w:val="TableNormal"/>
    <w:uiPriority w:val="59"/>
    <w:rsid w:val="00F13D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E5886"/>
    <w:pPr>
      <w:spacing w:after="200"/>
    </w:pPr>
    <w:rPr>
      <w:b/>
      <w:bCs/>
      <w:color w:val="4F81BD" w:themeColor="accent1"/>
      <w:sz w:val="18"/>
      <w:szCs w:val="18"/>
    </w:rPr>
  </w:style>
  <w:style w:type="paragraph" w:styleId="Bibliography">
    <w:name w:val="Bibliography"/>
    <w:basedOn w:val="Normal"/>
    <w:next w:val="Normal"/>
    <w:uiPriority w:val="37"/>
    <w:unhideWhenUsed/>
    <w:rsid w:val="00004D5E"/>
    <w:pPr>
      <w:tabs>
        <w:tab w:val="left" w:pos="380"/>
      </w:tabs>
      <w:spacing w:after="240"/>
      <w:ind w:left="384" w:hanging="384"/>
    </w:pPr>
  </w:style>
  <w:style w:type="character" w:styleId="CommentReference">
    <w:name w:val="annotation reference"/>
    <w:basedOn w:val="DefaultParagraphFont"/>
    <w:uiPriority w:val="99"/>
    <w:semiHidden/>
    <w:unhideWhenUsed/>
    <w:rsid w:val="00131FA0"/>
    <w:rPr>
      <w:sz w:val="18"/>
      <w:szCs w:val="18"/>
    </w:rPr>
  </w:style>
  <w:style w:type="paragraph" w:styleId="CommentText">
    <w:name w:val="annotation text"/>
    <w:basedOn w:val="Normal"/>
    <w:link w:val="CommentTextChar"/>
    <w:uiPriority w:val="99"/>
    <w:semiHidden/>
    <w:unhideWhenUsed/>
    <w:rsid w:val="00131FA0"/>
  </w:style>
  <w:style w:type="character" w:customStyle="1" w:styleId="CommentTextChar">
    <w:name w:val="Comment Text Char"/>
    <w:basedOn w:val="DefaultParagraphFont"/>
    <w:link w:val="CommentText"/>
    <w:uiPriority w:val="99"/>
    <w:semiHidden/>
    <w:rsid w:val="00131FA0"/>
  </w:style>
  <w:style w:type="paragraph" w:styleId="CommentSubject">
    <w:name w:val="annotation subject"/>
    <w:basedOn w:val="CommentText"/>
    <w:next w:val="CommentText"/>
    <w:link w:val="CommentSubjectChar"/>
    <w:uiPriority w:val="99"/>
    <w:semiHidden/>
    <w:unhideWhenUsed/>
    <w:rsid w:val="00131FA0"/>
    <w:rPr>
      <w:b/>
      <w:bCs/>
      <w:sz w:val="20"/>
      <w:szCs w:val="20"/>
    </w:rPr>
  </w:style>
  <w:style w:type="character" w:customStyle="1" w:styleId="CommentSubjectChar">
    <w:name w:val="Comment Subject Char"/>
    <w:basedOn w:val="CommentTextChar"/>
    <w:link w:val="CommentSubject"/>
    <w:uiPriority w:val="99"/>
    <w:semiHidden/>
    <w:rsid w:val="00131FA0"/>
    <w:rPr>
      <w:b/>
      <w:bCs/>
      <w:sz w:val="20"/>
      <w:szCs w:val="20"/>
    </w:rPr>
  </w:style>
  <w:style w:type="paragraph" w:styleId="BalloonText">
    <w:name w:val="Balloon Text"/>
    <w:basedOn w:val="Normal"/>
    <w:link w:val="BalloonTextChar"/>
    <w:uiPriority w:val="99"/>
    <w:semiHidden/>
    <w:unhideWhenUsed/>
    <w:rsid w:val="00131F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1FA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85BB1-8D00-4EFC-B090-6C7651C3B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6</Pages>
  <Words>2220</Words>
  <Characters>1265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morrism</cp:lastModifiedBy>
  <cp:revision>123</cp:revision>
  <dcterms:created xsi:type="dcterms:W3CDTF">2016-05-20T15:40:00Z</dcterms:created>
  <dcterms:modified xsi:type="dcterms:W3CDTF">2016-06-0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PSImq3e"/&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